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88C0222" w14:textId="44103FAB" w:rsidR="00075663" w:rsidRPr="00940A10" w:rsidRDefault="00940A10" w:rsidP="00940A10">
      <w:pPr>
        <w:pStyle w:val="Literaturverzeichnis"/>
        <w:jc w:val="center"/>
        <w:rPr>
          <w:rFonts w:ascii="Times New Roman" w:hAnsi="Times New Roman"/>
          <w:b/>
          <w:caps/>
          <w:sz w:val="32"/>
          <w:szCs w:val="32"/>
          <w:lang w:val="en-GB"/>
        </w:rPr>
      </w:pPr>
      <w:r w:rsidRPr="00940A10">
        <w:rPr>
          <w:rFonts w:ascii="Times New Roman" w:hAnsi="Times New Roman"/>
          <w:b/>
          <w:caps/>
          <w:sz w:val="32"/>
          <w:szCs w:val="32"/>
          <w:lang w:val="en-GB"/>
        </w:rPr>
        <w:t xml:space="preserve">online </w:t>
      </w:r>
      <w:r w:rsidR="00075663" w:rsidRPr="00940A10">
        <w:rPr>
          <w:rFonts w:ascii="Times New Roman" w:hAnsi="Times New Roman"/>
          <w:b/>
          <w:caps/>
          <w:sz w:val="32"/>
          <w:szCs w:val="32"/>
          <w:lang w:val="en-GB"/>
        </w:rPr>
        <w:t>Supplementary material</w:t>
      </w:r>
    </w:p>
    <w:p w14:paraId="3E675132" w14:textId="1CA2CF58" w:rsidR="00940A10" w:rsidRDefault="00940A10" w:rsidP="00940A10">
      <w:pPr>
        <w:rPr>
          <w:lang w:val="en-GB"/>
        </w:rPr>
      </w:pPr>
    </w:p>
    <w:p w14:paraId="07AC7A43" w14:textId="77777777" w:rsidR="00940A10" w:rsidRPr="00940A10" w:rsidRDefault="00940A10" w:rsidP="00940A10">
      <w:pPr>
        <w:jc w:val="center"/>
        <w:rPr>
          <w:rFonts w:ascii="Times New Roman" w:hAnsi="Times New Roman"/>
          <w:b/>
          <w:sz w:val="28"/>
          <w:szCs w:val="28"/>
          <w:lang w:val="en-GB"/>
        </w:rPr>
      </w:pPr>
      <w:r w:rsidRPr="00940A10">
        <w:rPr>
          <w:rFonts w:ascii="Times New Roman" w:hAnsi="Times New Roman"/>
          <w:b/>
          <w:sz w:val="28"/>
          <w:szCs w:val="28"/>
          <w:lang w:val="en-GB"/>
        </w:rPr>
        <w:t>Time is on my side?</w:t>
      </w:r>
    </w:p>
    <w:p w14:paraId="2CF93731" w14:textId="7EDB0792" w:rsidR="00940A10" w:rsidRPr="00940A10" w:rsidRDefault="00940A10" w:rsidP="00940A10">
      <w:pPr>
        <w:jc w:val="center"/>
        <w:rPr>
          <w:rFonts w:ascii="Times New Roman" w:hAnsi="Times New Roman"/>
          <w:b/>
          <w:sz w:val="28"/>
          <w:szCs w:val="28"/>
          <w:lang w:val="en-GB"/>
        </w:rPr>
      </w:pPr>
      <w:r w:rsidRPr="00940A10">
        <w:rPr>
          <w:rFonts w:ascii="Times New Roman" w:hAnsi="Times New Roman"/>
          <w:b/>
          <w:sz w:val="28"/>
          <w:szCs w:val="28"/>
          <w:lang w:val="en-GB"/>
        </w:rPr>
        <w:t>The temporal proximity between elections and parties’ salience strategies</w:t>
      </w:r>
    </w:p>
    <w:p w14:paraId="4E3AA18D" w14:textId="04A41289" w:rsidR="00075663" w:rsidRDefault="00075663" w:rsidP="00075663">
      <w:pPr>
        <w:rPr>
          <w:rFonts w:ascii="Times New Roman" w:hAnsi="Times New Roman"/>
          <w:sz w:val="24"/>
          <w:szCs w:val="24"/>
          <w:lang w:val="en-GB"/>
        </w:rPr>
      </w:pPr>
    </w:p>
    <w:p w14:paraId="2567BB35" w14:textId="77777777" w:rsidR="00876121" w:rsidRDefault="00876121" w:rsidP="00075663">
      <w:pPr>
        <w:rPr>
          <w:rFonts w:ascii="Times New Roman" w:hAnsi="Times New Roman"/>
          <w:sz w:val="24"/>
          <w:szCs w:val="24"/>
          <w:lang w:val="en-GB"/>
        </w:rPr>
      </w:pPr>
    </w:p>
    <w:p w14:paraId="760CC4BC" w14:textId="4C4C9B12" w:rsidR="00940A10" w:rsidRDefault="00940A10" w:rsidP="00075663">
      <w:pPr>
        <w:rPr>
          <w:rFonts w:ascii="Times New Roman" w:hAnsi="Times New Roman"/>
          <w:b/>
          <w:sz w:val="24"/>
          <w:szCs w:val="24"/>
          <w:lang w:val="en-GB"/>
        </w:rPr>
      </w:pPr>
      <w:r>
        <w:rPr>
          <w:rFonts w:ascii="Times New Roman" w:hAnsi="Times New Roman"/>
          <w:b/>
          <w:sz w:val="24"/>
          <w:szCs w:val="24"/>
          <w:lang w:val="en-GB"/>
        </w:rPr>
        <w:t>Table of Content</w:t>
      </w:r>
    </w:p>
    <w:sdt>
      <w:sdtPr>
        <w:rPr>
          <w:rFonts w:ascii="Times New Roman" w:eastAsiaTheme="minorEastAsia" w:hAnsi="Times New Roman" w:cs="Times New Roman"/>
          <w:color w:val="auto"/>
          <w:sz w:val="24"/>
          <w:szCs w:val="24"/>
          <w:lang w:val="en-US" w:eastAsia="en-US"/>
        </w:rPr>
        <w:id w:val="-147151077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5D960A2F" w14:textId="4863CE45" w:rsidR="00940A10" w:rsidRPr="007F4F90" w:rsidRDefault="00940A10" w:rsidP="007F4F90">
          <w:pPr>
            <w:pStyle w:val="Inhaltsverzeichnisberschrift"/>
            <w:ind w:left="709" w:hanging="709"/>
            <w:rPr>
              <w:rFonts w:ascii="Times New Roman" w:hAnsi="Times New Roman" w:cs="Times New Roman"/>
              <w:color w:val="auto"/>
              <w:sz w:val="24"/>
              <w:szCs w:val="24"/>
            </w:rPr>
          </w:pPr>
        </w:p>
        <w:p w14:paraId="367A8350" w14:textId="48798C2E" w:rsidR="007F4F90" w:rsidRPr="007F4F90" w:rsidRDefault="00940A10" w:rsidP="007F4F90">
          <w:pPr>
            <w:pStyle w:val="Verzeichnis1"/>
            <w:tabs>
              <w:tab w:val="right" w:leader="dot" w:pos="9062"/>
            </w:tabs>
            <w:ind w:left="709" w:hanging="709"/>
            <w:rPr>
              <w:rFonts w:ascii="Times New Roman" w:hAnsi="Times New Roman"/>
              <w:noProof/>
              <w:sz w:val="24"/>
              <w:szCs w:val="24"/>
              <w:lang w:val="de-DE" w:eastAsia="de-DE"/>
            </w:rPr>
          </w:pPr>
          <w:r w:rsidRPr="007F4F90">
            <w:rPr>
              <w:rFonts w:ascii="Times New Roman" w:hAnsi="Times New Roman"/>
              <w:sz w:val="24"/>
              <w:szCs w:val="24"/>
            </w:rPr>
            <w:fldChar w:fldCharType="begin"/>
          </w:r>
          <w:r w:rsidRPr="007F4F90">
            <w:rPr>
              <w:rFonts w:ascii="Times New Roman" w:hAnsi="Times New Roman"/>
              <w:sz w:val="24"/>
              <w:szCs w:val="24"/>
            </w:rPr>
            <w:instrText xml:space="preserve"> TOC \o "1-3" \h \z \u </w:instrText>
          </w:r>
          <w:r w:rsidRPr="007F4F90">
            <w:rPr>
              <w:rFonts w:ascii="Times New Roman" w:hAnsi="Times New Roman"/>
              <w:sz w:val="24"/>
              <w:szCs w:val="24"/>
            </w:rPr>
            <w:fldChar w:fldCharType="separate"/>
          </w:r>
          <w:hyperlink w:anchor="_Toc98405095" w:history="1">
            <w:r w:rsidR="007F4F90" w:rsidRPr="007F4F90">
              <w:rPr>
                <w:rStyle w:val="Hyperlink"/>
                <w:rFonts w:ascii="Times New Roman" w:hAnsi="Times New Roman"/>
                <w:noProof/>
                <w:sz w:val="24"/>
                <w:szCs w:val="24"/>
              </w:rPr>
              <w:t>Figure S1: Average EU issue emphasis by Cycle position across all parties and elections in the sample</w: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98405095 \h </w:instrTex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t>2</w: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50C6297" w14:textId="715E4FF6" w:rsidR="007F4F90" w:rsidRPr="007F4F90" w:rsidRDefault="005E2EB4" w:rsidP="007F4F90">
          <w:pPr>
            <w:pStyle w:val="Verzeichnis1"/>
            <w:tabs>
              <w:tab w:val="right" w:leader="dot" w:pos="9062"/>
            </w:tabs>
            <w:ind w:left="709" w:hanging="709"/>
            <w:rPr>
              <w:rFonts w:ascii="Times New Roman" w:hAnsi="Times New Roman"/>
              <w:noProof/>
              <w:sz w:val="24"/>
              <w:szCs w:val="24"/>
              <w:lang w:val="de-DE" w:eastAsia="de-DE"/>
            </w:rPr>
          </w:pPr>
          <w:hyperlink w:anchor="_Toc98405096" w:history="1">
            <w:r w:rsidR="007F4F90" w:rsidRPr="007F4F90">
              <w:rPr>
                <w:rStyle w:val="Hyperlink"/>
                <w:rFonts w:ascii="Times New Roman" w:hAnsi="Times New Roman"/>
                <w:noProof/>
                <w:sz w:val="24"/>
                <w:szCs w:val="24"/>
              </w:rPr>
              <w:t xml:space="preserve">Figure S2: Distribution of dependent variable </w:t>
            </w:r>
            <w:r w:rsidR="007F4F90" w:rsidRPr="007F4F90">
              <w:rPr>
                <w:rStyle w:val="Hyperlink"/>
                <w:rFonts w:ascii="Times New Roman" w:hAnsi="Times New Roman"/>
                <w:i/>
                <w:noProof/>
                <w:sz w:val="24"/>
                <w:szCs w:val="24"/>
              </w:rPr>
              <w:t>EU issue emphasis</w: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98405096 \h </w:instrTex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t>3</w: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72EFC1F" w14:textId="18662717" w:rsidR="007F4F90" w:rsidRPr="007F4F90" w:rsidRDefault="005E2EB4" w:rsidP="007F4F90">
          <w:pPr>
            <w:pStyle w:val="Verzeichnis1"/>
            <w:tabs>
              <w:tab w:val="right" w:leader="dot" w:pos="9062"/>
            </w:tabs>
            <w:ind w:left="709" w:hanging="709"/>
            <w:rPr>
              <w:rFonts w:ascii="Times New Roman" w:hAnsi="Times New Roman"/>
              <w:noProof/>
              <w:sz w:val="24"/>
              <w:szCs w:val="24"/>
              <w:lang w:val="de-DE" w:eastAsia="de-DE"/>
            </w:rPr>
          </w:pPr>
          <w:hyperlink w:anchor="_Toc98405097" w:history="1">
            <w:r w:rsidR="007F4F90" w:rsidRPr="007F4F90">
              <w:rPr>
                <w:rStyle w:val="Hyperlink"/>
                <w:rFonts w:ascii="Times New Roman" w:hAnsi="Times New Roman"/>
                <w:noProof/>
                <w:sz w:val="24"/>
                <w:szCs w:val="24"/>
              </w:rPr>
              <w:t>Table S1: Elections and countries</w: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98405097 \h </w:instrTex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t>4</w: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08AECC2" w14:textId="1E67F62F" w:rsidR="007F4F90" w:rsidRPr="007F4F90" w:rsidRDefault="005E2EB4" w:rsidP="007F4F90">
          <w:pPr>
            <w:pStyle w:val="Verzeichnis1"/>
            <w:tabs>
              <w:tab w:val="right" w:leader="dot" w:pos="9062"/>
            </w:tabs>
            <w:ind w:left="709" w:hanging="709"/>
            <w:rPr>
              <w:rFonts w:ascii="Times New Roman" w:hAnsi="Times New Roman"/>
              <w:noProof/>
              <w:sz w:val="24"/>
              <w:szCs w:val="24"/>
              <w:lang w:val="de-DE" w:eastAsia="de-DE"/>
            </w:rPr>
          </w:pPr>
          <w:hyperlink w:anchor="_Toc98405098" w:history="1">
            <w:r w:rsidR="007F4F90" w:rsidRPr="007F4F90">
              <w:rPr>
                <w:rStyle w:val="Hyperlink"/>
                <w:rFonts w:ascii="Times New Roman" w:hAnsi="Times New Roman"/>
                <w:noProof/>
                <w:sz w:val="24"/>
                <w:szCs w:val="24"/>
              </w:rPr>
              <w:t>Table S2: Descriptive statistics</w: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98405098 \h </w:instrTex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t>9</w: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CA98A7E" w14:textId="34B52C31" w:rsidR="007F4F90" w:rsidRPr="007F4F90" w:rsidRDefault="005E2EB4" w:rsidP="007F4F90">
          <w:pPr>
            <w:pStyle w:val="Verzeichnis1"/>
            <w:tabs>
              <w:tab w:val="right" w:leader="dot" w:pos="9062"/>
            </w:tabs>
            <w:ind w:left="709" w:hanging="709"/>
            <w:rPr>
              <w:rFonts w:ascii="Times New Roman" w:hAnsi="Times New Roman"/>
              <w:noProof/>
              <w:sz w:val="24"/>
              <w:szCs w:val="24"/>
              <w:lang w:val="de-DE" w:eastAsia="de-DE"/>
            </w:rPr>
          </w:pPr>
          <w:hyperlink w:anchor="_Toc98405099" w:history="1">
            <w:r w:rsidR="007F4F90" w:rsidRPr="007F4F90">
              <w:rPr>
                <w:rStyle w:val="Hyperlink"/>
                <w:rFonts w:ascii="Times New Roman" w:hAnsi="Times New Roman"/>
                <w:noProof/>
                <w:sz w:val="24"/>
                <w:szCs w:val="24"/>
              </w:rPr>
              <w:t>Table S3: The example of the Swedish Social Democratic Labour Party</w: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98405099 \h </w:instrTex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t>9</w: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F32F092" w14:textId="2306F709" w:rsidR="007F4F90" w:rsidRPr="007F4F90" w:rsidRDefault="005E2EB4" w:rsidP="007F4F90">
          <w:pPr>
            <w:pStyle w:val="Verzeichnis1"/>
            <w:tabs>
              <w:tab w:val="right" w:leader="dot" w:pos="9062"/>
            </w:tabs>
            <w:ind w:left="709" w:hanging="709"/>
            <w:rPr>
              <w:rFonts w:ascii="Times New Roman" w:hAnsi="Times New Roman"/>
              <w:noProof/>
              <w:sz w:val="24"/>
              <w:szCs w:val="24"/>
              <w:lang w:val="de-DE" w:eastAsia="de-DE"/>
            </w:rPr>
          </w:pPr>
          <w:hyperlink w:anchor="_Toc98405100" w:history="1">
            <w:r w:rsidR="007F4F90" w:rsidRPr="007F4F90">
              <w:rPr>
                <w:rStyle w:val="Hyperlink"/>
                <w:rFonts w:ascii="Times New Roman" w:hAnsi="Times New Roman"/>
                <w:noProof/>
                <w:sz w:val="24"/>
                <w:szCs w:val="24"/>
              </w:rPr>
              <w:t>Table S4: Robustness check (excluding three outliers)</w: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98405100 \h </w:instrTex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0</w: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043EC87" w14:textId="1D56372B" w:rsidR="007F4F90" w:rsidRPr="007F4F90" w:rsidRDefault="005E2EB4" w:rsidP="007F4F90">
          <w:pPr>
            <w:pStyle w:val="Verzeichnis1"/>
            <w:tabs>
              <w:tab w:val="right" w:leader="dot" w:pos="9062"/>
            </w:tabs>
            <w:ind w:left="709" w:hanging="709"/>
            <w:rPr>
              <w:rFonts w:ascii="Times New Roman" w:hAnsi="Times New Roman"/>
              <w:noProof/>
              <w:sz w:val="24"/>
              <w:szCs w:val="24"/>
              <w:lang w:val="de-DE" w:eastAsia="de-DE"/>
            </w:rPr>
          </w:pPr>
          <w:hyperlink w:anchor="_Toc98405101" w:history="1">
            <w:r w:rsidR="007F4F90" w:rsidRPr="007F4F90">
              <w:rPr>
                <w:rStyle w:val="Hyperlink"/>
                <w:rFonts w:ascii="Times New Roman" w:hAnsi="Times New Roman"/>
                <w:noProof/>
                <w:sz w:val="24"/>
                <w:szCs w:val="24"/>
              </w:rPr>
              <w:t>Table S5: Robustness check (excluding parties without EU issue emphasis)</w: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98405101 \h </w:instrTex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1</w: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8D5C890" w14:textId="537ABFB7" w:rsidR="007F4F90" w:rsidRPr="007F4F90" w:rsidRDefault="005E2EB4" w:rsidP="007F4F90">
          <w:pPr>
            <w:pStyle w:val="Verzeichnis1"/>
            <w:tabs>
              <w:tab w:val="right" w:leader="dot" w:pos="9062"/>
            </w:tabs>
            <w:ind w:left="709" w:hanging="709"/>
            <w:rPr>
              <w:rFonts w:ascii="Times New Roman" w:hAnsi="Times New Roman"/>
              <w:noProof/>
              <w:sz w:val="24"/>
              <w:szCs w:val="24"/>
              <w:lang w:val="de-DE" w:eastAsia="de-DE"/>
            </w:rPr>
          </w:pPr>
          <w:hyperlink w:anchor="_Toc98405102" w:history="1">
            <w:r w:rsidR="007F4F90" w:rsidRPr="007F4F90">
              <w:rPr>
                <w:rStyle w:val="Hyperlink"/>
                <w:rFonts w:ascii="Times New Roman" w:hAnsi="Times New Roman"/>
                <w:noProof/>
                <w:sz w:val="24"/>
                <w:szCs w:val="24"/>
              </w:rPr>
              <w:t xml:space="preserve">Table S6: Robustness check (non-linear effect of </w:t>
            </w:r>
            <w:r w:rsidR="007F4F90" w:rsidRPr="007F4F90">
              <w:rPr>
                <w:rStyle w:val="Hyperlink"/>
                <w:rFonts w:ascii="Times New Roman" w:hAnsi="Times New Roman"/>
                <w:i/>
                <w:noProof/>
                <w:sz w:val="24"/>
                <w:szCs w:val="24"/>
              </w:rPr>
              <w:t>Cycle position</w:t>
            </w:r>
            <w:r w:rsidR="007F4F90" w:rsidRPr="007F4F90">
              <w:rPr>
                <w:rStyle w:val="Hyperlink"/>
                <w:rFonts w:ascii="Times New Roman" w:hAnsi="Times New Roman"/>
                <w:noProof/>
                <w:sz w:val="24"/>
                <w:szCs w:val="24"/>
              </w:rPr>
              <w:t>)</w: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98405102 \h </w:instrTex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2</w: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C7C2E20" w14:textId="4614272E" w:rsidR="007F4F90" w:rsidRPr="007F4F90" w:rsidRDefault="005E2EB4" w:rsidP="007F4F90">
          <w:pPr>
            <w:pStyle w:val="Verzeichnis1"/>
            <w:tabs>
              <w:tab w:val="right" w:leader="dot" w:pos="9062"/>
            </w:tabs>
            <w:ind w:left="709" w:hanging="709"/>
            <w:rPr>
              <w:rFonts w:ascii="Times New Roman" w:hAnsi="Times New Roman"/>
              <w:noProof/>
              <w:sz w:val="24"/>
              <w:szCs w:val="24"/>
              <w:lang w:val="de-DE" w:eastAsia="de-DE"/>
            </w:rPr>
          </w:pPr>
          <w:hyperlink w:anchor="_Toc98405103" w:history="1">
            <w:r w:rsidR="007F4F90" w:rsidRPr="007F4F90">
              <w:rPr>
                <w:rStyle w:val="Hyperlink"/>
                <w:rFonts w:ascii="Times New Roman" w:hAnsi="Times New Roman"/>
                <w:noProof/>
                <w:sz w:val="24"/>
                <w:szCs w:val="24"/>
              </w:rPr>
              <w:t>Table S7: Robustness check (using absolute difference in days between national parliamentary elections and the closest EP elections)</w: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98405103 \h </w:instrTex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3</w: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3027E74" w14:textId="2215ACD9" w:rsidR="007F4F90" w:rsidRPr="007F4F90" w:rsidRDefault="005E2EB4" w:rsidP="007F4F90">
          <w:pPr>
            <w:pStyle w:val="Verzeichnis1"/>
            <w:tabs>
              <w:tab w:val="right" w:leader="dot" w:pos="9062"/>
            </w:tabs>
            <w:ind w:left="709" w:hanging="709"/>
            <w:rPr>
              <w:rFonts w:ascii="Times New Roman" w:hAnsi="Times New Roman"/>
              <w:noProof/>
              <w:sz w:val="24"/>
              <w:szCs w:val="24"/>
              <w:lang w:val="de-DE" w:eastAsia="de-DE"/>
            </w:rPr>
          </w:pPr>
          <w:hyperlink w:anchor="_Toc98405104" w:history="1">
            <w:r w:rsidR="007F4F90" w:rsidRPr="007F4F90">
              <w:rPr>
                <w:rStyle w:val="Hyperlink"/>
                <w:rFonts w:ascii="Times New Roman" w:hAnsi="Times New Roman"/>
                <w:noProof/>
                <w:sz w:val="24"/>
                <w:szCs w:val="24"/>
              </w:rPr>
              <w:t>References</w: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98405104 \h </w:instrTex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4</w:t>
            </w:r>
            <w:r w:rsidR="007F4F90" w:rsidRPr="007F4F90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011A1D0" w14:textId="41BA19A8" w:rsidR="00940A10" w:rsidRPr="007F4F90" w:rsidRDefault="00940A10" w:rsidP="007F4F90">
          <w:pPr>
            <w:ind w:left="709" w:hanging="709"/>
            <w:rPr>
              <w:rFonts w:ascii="Times New Roman" w:hAnsi="Times New Roman"/>
              <w:sz w:val="24"/>
              <w:szCs w:val="24"/>
            </w:rPr>
          </w:pPr>
          <w:r w:rsidRPr="007F4F90">
            <w:rPr>
              <w:rFonts w:ascii="Times New Roman" w:hAnsi="Times New Roman"/>
              <w:b/>
              <w:bCs/>
              <w:sz w:val="24"/>
              <w:szCs w:val="24"/>
            </w:rPr>
            <w:fldChar w:fldCharType="end"/>
          </w:r>
        </w:p>
      </w:sdtContent>
    </w:sdt>
    <w:p w14:paraId="042F6017" w14:textId="28860FF3" w:rsidR="00940A10" w:rsidRDefault="00940A10">
      <w:pPr>
        <w:spacing w:after="160" w:line="259" w:lineRule="auto"/>
        <w:rPr>
          <w:rFonts w:ascii="Times New Roman" w:hAnsi="Times New Roman"/>
          <w:b/>
          <w:sz w:val="24"/>
          <w:szCs w:val="24"/>
          <w:lang w:val="en-GB"/>
        </w:rPr>
      </w:pPr>
      <w:r>
        <w:rPr>
          <w:rFonts w:ascii="Times New Roman" w:hAnsi="Times New Roman"/>
          <w:b/>
          <w:sz w:val="24"/>
          <w:szCs w:val="24"/>
          <w:lang w:val="en-GB"/>
        </w:rPr>
        <w:br w:type="page"/>
      </w:r>
    </w:p>
    <w:p w14:paraId="17E763C4" w14:textId="622DEABE" w:rsidR="00075663" w:rsidRPr="00940A10" w:rsidRDefault="00075663" w:rsidP="00940A10">
      <w:pPr>
        <w:pStyle w:val="berschrift1"/>
      </w:pPr>
      <w:bookmarkStart w:id="0" w:name="_Toc98405095"/>
      <w:r w:rsidRPr="00940A10">
        <w:lastRenderedPageBreak/>
        <w:t>Figure S</w:t>
      </w:r>
      <w:r w:rsidR="007F4F90">
        <w:t>1</w:t>
      </w:r>
      <w:r w:rsidRPr="00940A10">
        <w:t>: Average EU issue emphasis by Cycle position across all parties and elections in the sample</w:t>
      </w:r>
      <w:bookmarkEnd w:id="0"/>
    </w:p>
    <w:p w14:paraId="22EB234E" w14:textId="09AA7A90" w:rsidR="00075663" w:rsidRDefault="00A377CB" w:rsidP="00075663">
      <w:pPr>
        <w:spacing w:after="0" w:line="480" w:lineRule="auto"/>
        <w:jc w:val="both"/>
        <w:rPr>
          <w:rFonts w:ascii="Times New Roman" w:hAnsi="Times New Roman"/>
          <w:i/>
          <w:sz w:val="20"/>
          <w:szCs w:val="20"/>
          <w:lang w:val="en-GB"/>
        </w:rPr>
      </w:pPr>
      <w:r>
        <w:rPr>
          <w:rFonts w:ascii="Times New Roman" w:hAnsi="Times New Roman"/>
          <w:i/>
          <w:noProof/>
          <w:sz w:val="20"/>
          <w:szCs w:val="20"/>
          <w:lang w:val="en-GB"/>
        </w:rPr>
        <w:drawing>
          <wp:inline distT="0" distB="0" distL="0" distR="0" wp14:anchorId="6C2C95F7" wp14:editId="0D19A4B0">
            <wp:extent cx="5760720" cy="3840480"/>
            <wp:effectExtent l="0" t="0" r="0" b="762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Grafik 1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840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B7AC90" w14:textId="59F12CD2" w:rsidR="00B57D8F" w:rsidRDefault="00075663" w:rsidP="00B57D8F">
      <w:pPr>
        <w:spacing w:after="0" w:line="480" w:lineRule="auto"/>
        <w:jc w:val="both"/>
        <w:rPr>
          <w:rFonts w:ascii="Times New Roman" w:hAnsi="Times New Roman"/>
          <w:sz w:val="20"/>
          <w:szCs w:val="20"/>
          <w:lang w:val="en-GB"/>
        </w:rPr>
      </w:pPr>
      <w:r w:rsidRPr="00D46127">
        <w:rPr>
          <w:rFonts w:ascii="Times New Roman" w:hAnsi="Times New Roman"/>
          <w:i/>
          <w:sz w:val="20"/>
          <w:szCs w:val="20"/>
          <w:lang w:val="en-GB"/>
        </w:rPr>
        <w:t>Notes</w:t>
      </w:r>
      <w:r w:rsidRPr="00D46127">
        <w:rPr>
          <w:rFonts w:ascii="Times New Roman" w:hAnsi="Times New Roman"/>
          <w:sz w:val="20"/>
          <w:szCs w:val="20"/>
          <w:lang w:val="en-GB"/>
        </w:rPr>
        <w:t xml:space="preserve">: </w:t>
      </w:r>
      <w:r>
        <w:rPr>
          <w:rFonts w:ascii="Times New Roman" w:hAnsi="Times New Roman"/>
          <w:sz w:val="20"/>
          <w:szCs w:val="20"/>
          <w:lang w:val="en-GB"/>
        </w:rPr>
        <w:t xml:space="preserve">Line represents </w:t>
      </w:r>
      <w:r w:rsidR="00A377CB">
        <w:rPr>
          <w:rFonts w:ascii="Times New Roman" w:hAnsi="Times New Roman"/>
          <w:sz w:val="20"/>
          <w:szCs w:val="20"/>
          <w:lang w:val="en-GB"/>
        </w:rPr>
        <w:t>fitted values of 95 per cent confidence intervals</w:t>
      </w:r>
      <w:r>
        <w:rPr>
          <w:rFonts w:ascii="Times New Roman" w:hAnsi="Times New Roman"/>
          <w:sz w:val="20"/>
          <w:szCs w:val="20"/>
          <w:lang w:val="en-GB"/>
        </w:rPr>
        <w:t>; each dot indicates the average EU issue emphasis</w:t>
      </w:r>
      <w:r w:rsidR="00A377CB">
        <w:rPr>
          <w:rFonts w:ascii="Times New Roman" w:hAnsi="Times New Roman"/>
          <w:sz w:val="20"/>
          <w:szCs w:val="20"/>
          <w:lang w:val="en-GB"/>
        </w:rPr>
        <w:t xml:space="preserve"> in national party manifestos</w:t>
      </w:r>
      <w:r>
        <w:rPr>
          <w:rFonts w:ascii="Times New Roman" w:hAnsi="Times New Roman"/>
          <w:sz w:val="20"/>
          <w:szCs w:val="20"/>
          <w:lang w:val="en-GB"/>
        </w:rPr>
        <w:t xml:space="preserve"> at a given cycle position </w:t>
      </w:r>
      <w:r w:rsidR="005F17B0">
        <w:rPr>
          <w:rFonts w:ascii="Times New Roman" w:hAnsi="Times New Roman"/>
          <w:sz w:val="20"/>
          <w:szCs w:val="20"/>
          <w:lang w:val="en-GB"/>
        </w:rPr>
        <w:t>in a country (that is, the party system saliency of EU issue emphasis)</w:t>
      </w:r>
      <w:r>
        <w:rPr>
          <w:rFonts w:ascii="Times New Roman" w:hAnsi="Times New Roman"/>
          <w:sz w:val="20"/>
          <w:szCs w:val="20"/>
          <w:lang w:val="en-GB"/>
        </w:rPr>
        <w:t>.</w:t>
      </w:r>
    </w:p>
    <w:p w14:paraId="1CC574C9" w14:textId="77777777" w:rsidR="00B57D8F" w:rsidRDefault="00B57D8F">
      <w:pPr>
        <w:spacing w:after="160" w:line="259" w:lineRule="auto"/>
        <w:rPr>
          <w:rFonts w:ascii="Times New Roman" w:hAnsi="Times New Roman"/>
          <w:sz w:val="20"/>
          <w:szCs w:val="20"/>
          <w:lang w:val="en-GB"/>
        </w:rPr>
      </w:pPr>
      <w:r>
        <w:rPr>
          <w:rFonts w:ascii="Times New Roman" w:hAnsi="Times New Roman"/>
          <w:sz w:val="20"/>
          <w:szCs w:val="20"/>
          <w:lang w:val="en-GB"/>
        </w:rPr>
        <w:br w:type="page"/>
      </w:r>
    </w:p>
    <w:p w14:paraId="698D55F1" w14:textId="77777777" w:rsidR="007F4F90" w:rsidRPr="00025D9A" w:rsidRDefault="007F4F90" w:rsidP="007F4F90">
      <w:pPr>
        <w:pStyle w:val="berschrift1"/>
        <w:rPr>
          <w:i/>
        </w:rPr>
      </w:pPr>
      <w:bookmarkStart w:id="1" w:name="_Toc98405096"/>
      <w:r w:rsidRPr="00025D9A">
        <w:lastRenderedPageBreak/>
        <w:t xml:space="preserve">Figure </w:t>
      </w:r>
      <w:r>
        <w:t>S2</w:t>
      </w:r>
      <w:r w:rsidRPr="00025D9A">
        <w:t xml:space="preserve">: Distribution of dependent variable </w:t>
      </w:r>
      <w:r w:rsidRPr="00025D9A">
        <w:rPr>
          <w:i/>
        </w:rPr>
        <w:t>EU issue emphasis</w:t>
      </w:r>
      <w:bookmarkEnd w:id="1"/>
    </w:p>
    <w:p w14:paraId="6E26E427" w14:textId="77777777" w:rsidR="007F4F90" w:rsidRPr="00D46127" w:rsidRDefault="007F4F90" w:rsidP="007F4F90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  <w:r>
        <w:rPr>
          <w:noProof/>
        </w:rPr>
        <w:drawing>
          <wp:inline distT="0" distB="0" distL="0" distR="0" wp14:anchorId="4C85B329" wp14:editId="40371219">
            <wp:extent cx="5943600" cy="3566160"/>
            <wp:effectExtent l="0" t="0" r="0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66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0B91B2" w14:textId="77777777" w:rsidR="007F4F90" w:rsidRPr="00D46127" w:rsidRDefault="007F4F90" w:rsidP="007F4F90">
      <w:pPr>
        <w:spacing w:after="0" w:line="480" w:lineRule="auto"/>
        <w:jc w:val="both"/>
        <w:rPr>
          <w:rFonts w:ascii="Times New Roman" w:hAnsi="Times New Roman"/>
          <w:sz w:val="20"/>
          <w:szCs w:val="20"/>
          <w:lang w:val="en-GB"/>
        </w:rPr>
      </w:pPr>
      <w:r w:rsidRPr="00D46127">
        <w:rPr>
          <w:rFonts w:ascii="Times New Roman" w:hAnsi="Times New Roman"/>
          <w:i/>
          <w:sz w:val="20"/>
          <w:szCs w:val="20"/>
          <w:lang w:val="en-GB"/>
        </w:rPr>
        <w:t>Notes</w:t>
      </w:r>
      <w:r w:rsidRPr="00D46127">
        <w:rPr>
          <w:rFonts w:ascii="Times New Roman" w:hAnsi="Times New Roman"/>
          <w:sz w:val="20"/>
          <w:szCs w:val="20"/>
          <w:lang w:val="en-GB"/>
        </w:rPr>
        <w:t xml:space="preserve">: The figure plots national parties’ emphasis of </w:t>
      </w:r>
      <w:r>
        <w:rPr>
          <w:rFonts w:ascii="Times New Roman" w:hAnsi="Times New Roman"/>
          <w:sz w:val="20"/>
          <w:szCs w:val="20"/>
          <w:lang w:val="en-GB"/>
        </w:rPr>
        <w:t>EU</w:t>
      </w:r>
      <w:r w:rsidRPr="00D46127">
        <w:rPr>
          <w:rFonts w:ascii="Times New Roman" w:hAnsi="Times New Roman"/>
          <w:sz w:val="20"/>
          <w:szCs w:val="20"/>
          <w:lang w:val="en-GB"/>
        </w:rPr>
        <w:t xml:space="preserve"> issues in their </w:t>
      </w:r>
      <w:r>
        <w:rPr>
          <w:rFonts w:ascii="Times New Roman" w:hAnsi="Times New Roman"/>
          <w:sz w:val="20"/>
          <w:szCs w:val="20"/>
          <w:lang w:val="en-GB"/>
        </w:rPr>
        <w:t>national</w:t>
      </w:r>
      <w:r w:rsidRPr="00D46127">
        <w:rPr>
          <w:rFonts w:ascii="Times New Roman" w:hAnsi="Times New Roman"/>
          <w:sz w:val="20"/>
          <w:szCs w:val="20"/>
          <w:lang w:val="en-GB"/>
        </w:rPr>
        <w:t xml:space="preserve"> election manifestos (in percent). Mean</w:t>
      </w:r>
      <w:r>
        <w:rPr>
          <w:rFonts w:ascii="Times New Roman" w:hAnsi="Times New Roman"/>
          <w:sz w:val="20"/>
          <w:szCs w:val="20"/>
          <w:lang w:val="en-GB"/>
        </w:rPr>
        <w:t xml:space="preserve"> </w:t>
      </w:r>
      <w:r w:rsidRPr="00D46127">
        <w:rPr>
          <w:rFonts w:ascii="Times New Roman" w:hAnsi="Times New Roman"/>
          <w:sz w:val="20"/>
          <w:szCs w:val="20"/>
          <w:lang w:val="en-GB"/>
        </w:rPr>
        <w:t xml:space="preserve">value (indicated by the vertical dotted line) of national parties’ emphasis of </w:t>
      </w:r>
      <w:r>
        <w:rPr>
          <w:rFonts w:ascii="Times New Roman" w:hAnsi="Times New Roman"/>
          <w:sz w:val="20"/>
          <w:szCs w:val="20"/>
          <w:lang w:val="en-GB"/>
        </w:rPr>
        <w:t>EU</w:t>
      </w:r>
      <w:r w:rsidRPr="00D46127">
        <w:rPr>
          <w:rFonts w:ascii="Times New Roman" w:hAnsi="Times New Roman"/>
          <w:sz w:val="20"/>
          <w:szCs w:val="20"/>
          <w:lang w:val="en-GB"/>
        </w:rPr>
        <w:t xml:space="preserve"> issues is </w:t>
      </w:r>
      <w:r>
        <w:rPr>
          <w:rFonts w:ascii="Times New Roman" w:hAnsi="Times New Roman"/>
          <w:sz w:val="20"/>
          <w:szCs w:val="20"/>
          <w:lang w:val="en-GB"/>
        </w:rPr>
        <w:t>2.81</w:t>
      </w:r>
      <w:r w:rsidRPr="00D46127">
        <w:rPr>
          <w:rFonts w:ascii="Times New Roman" w:hAnsi="Times New Roman"/>
          <w:sz w:val="20"/>
          <w:szCs w:val="20"/>
          <w:lang w:val="en-GB"/>
        </w:rPr>
        <w:t>.</w:t>
      </w:r>
    </w:p>
    <w:p w14:paraId="6639A542" w14:textId="77777777" w:rsidR="007F4F90" w:rsidRDefault="007F4F90" w:rsidP="007F4F90">
      <w:pPr>
        <w:spacing w:after="160" w:line="259" w:lineRule="auto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/>
          <w:sz w:val="24"/>
          <w:szCs w:val="24"/>
          <w:lang w:val="en-GB"/>
        </w:rPr>
        <w:br w:type="page"/>
      </w:r>
    </w:p>
    <w:p w14:paraId="26FEBA67" w14:textId="5B63BFE4" w:rsidR="00544CA4" w:rsidRDefault="00544CA4" w:rsidP="00B57D8F">
      <w:pPr>
        <w:pStyle w:val="berschrift1"/>
      </w:pPr>
      <w:bookmarkStart w:id="2" w:name="_Toc98405097"/>
      <w:r w:rsidRPr="009F0ACC">
        <w:lastRenderedPageBreak/>
        <w:t xml:space="preserve">Table </w:t>
      </w:r>
      <w:r>
        <w:t>S1</w:t>
      </w:r>
      <w:r w:rsidRPr="009F0ACC">
        <w:t xml:space="preserve">: </w:t>
      </w:r>
      <w:r w:rsidR="00E5032E">
        <w:t>Elections and countries</w:t>
      </w:r>
      <w:bookmarkEnd w:id="2"/>
    </w:p>
    <w:tbl>
      <w:tblPr>
        <w:tblStyle w:val="Tabellenraster"/>
        <w:tblW w:w="9067" w:type="dxa"/>
        <w:tblBorders>
          <w:left w:val="none" w:sz="0" w:space="0" w:color="auto"/>
          <w:right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1"/>
        <w:gridCol w:w="1794"/>
        <w:gridCol w:w="1794"/>
        <w:gridCol w:w="1794"/>
        <w:gridCol w:w="1984"/>
      </w:tblGrid>
      <w:tr w:rsidR="003E6712" w:rsidRPr="00E5032E" w14:paraId="6A3E07DD" w14:textId="2ECDE637" w:rsidTr="003E6712">
        <w:tc>
          <w:tcPr>
            <w:tcW w:w="1701" w:type="dxa"/>
            <w:tcBorders>
              <w:bottom w:val="single" w:sz="4" w:space="0" w:color="auto"/>
              <w:right w:val="nil"/>
            </w:tcBorders>
          </w:tcPr>
          <w:p w14:paraId="715607F8" w14:textId="3E29F48A" w:rsidR="007E7538" w:rsidRPr="00094AA8" w:rsidRDefault="007E7538" w:rsidP="00321636">
            <w:pPr>
              <w:spacing w:after="0" w:line="240" w:lineRule="auto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094AA8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Country</w:t>
            </w:r>
          </w:p>
        </w:tc>
        <w:tc>
          <w:tcPr>
            <w:tcW w:w="1794" w:type="dxa"/>
            <w:tcBorders>
              <w:left w:val="nil"/>
              <w:bottom w:val="single" w:sz="4" w:space="0" w:color="auto"/>
              <w:right w:val="nil"/>
            </w:tcBorders>
          </w:tcPr>
          <w:p w14:paraId="0C7CB24D" w14:textId="672B6651" w:rsidR="007E7538" w:rsidRPr="00094AA8" w:rsidRDefault="007E7538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i/>
                <w:iCs/>
                <w:noProof/>
                <w:sz w:val="20"/>
                <w:szCs w:val="18"/>
                <w:vertAlign w:val="subscript"/>
                <w:lang w:val="en-GB"/>
              </w:rPr>
            </w:pPr>
            <w:r w:rsidRPr="00094AA8">
              <w:rPr>
                <w:rFonts w:ascii="Times New Roman" w:hAnsi="Times New Roman"/>
                <w:b/>
                <w:noProof/>
                <w:sz w:val="20"/>
                <w:szCs w:val="18"/>
                <w:lang w:val="en-GB"/>
              </w:rPr>
              <w:t>Election date to the national parliament</w:t>
            </w:r>
            <w:r w:rsidR="006E0D42" w:rsidRPr="00094AA8">
              <w:rPr>
                <w:rFonts w:ascii="Times New Roman" w:hAnsi="Times New Roman"/>
                <w:b/>
                <w:i/>
                <w:iCs/>
                <w:noProof/>
                <w:sz w:val="20"/>
                <w:szCs w:val="18"/>
                <w:vertAlign w:val="subscript"/>
                <w:lang w:val="en-GB"/>
              </w:rPr>
              <w:t>t</w:t>
            </w:r>
          </w:p>
        </w:tc>
        <w:tc>
          <w:tcPr>
            <w:tcW w:w="1794" w:type="dxa"/>
            <w:tcBorders>
              <w:left w:val="nil"/>
              <w:bottom w:val="single" w:sz="4" w:space="0" w:color="auto"/>
              <w:right w:val="nil"/>
            </w:tcBorders>
          </w:tcPr>
          <w:p w14:paraId="26D0FB88" w14:textId="7A821759" w:rsidR="007E7538" w:rsidRPr="00094AA8" w:rsidRDefault="007E7538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noProof/>
                <w:sz w:val="20"/>
                <w:szCs w:val="18"/>
                <w:lang w:val="en-GB"/>
              </w:rPr>
            </w:pPr>
            <w:r w:rsidRPr="00094AA8">
              <w:rPr>
                <w:rFonts w:ascii="Times New Roman" w:hAnsi="Times New Roman"/>
                <w:b/>
                <w:noProof/>
                <w:sz w:val="20"/>
                <w:szCs w:val="18"/>
                <w:lang w:val="en-GB"/>
              </w:rPr>
              <w:t>Election date to the next European parliament</w:t>
            </w:r>
          </w:p>
        </w:tc>
        <w:tc>
          <w:tcPr>
            <w:tcW w:w="1794" w:type="dxa"/>
            <w:tcBorders>
              <w:left w:val="nil"/>
              <w:bottom w:val="single" w:sz="4" w:space="0" w:color="auto"/>
              <w:right w:val="nil"/>
            </w:tcBorders>
          </w:tcPr>
          <w:p w14:paraId="3A4E55CA" w14:textId="5720E1AD" w:rsidR="007E7538" w:rsidRPr="00094AA8" w:rsidRDefault="007E7538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i/>
                <w:iCs/>
                <w:noProof/>
                <w:sz w:val="20"/>
                <w:szCs w:val="18"/>
                <w:vertAlign w:val="subscript"/>
                <w:lang w:val="en-GB"/>
              </w:rPr>
            </w:pPr>
            <w:r w:rsidRPr="00094AA8">
              <w:rPr>
                <w:rFonts w:ascii="Times New Roman" w:hAnsi="Times New Roman"/>
                <w:b/>
                <w:noProof/>
                <w:sz w:val="20"/>
                <w:szCs w:val="18"/>
                <w:lang w:val="en-GB"/>
              </w:rPr>
              <w:t>Election date to the national parliament</w:t>
            </w:r>
            <w:r w:rsidRPr="00094AA8">
              <w:rPr>
                <w:rFonts w:ascii="Times New Roman" w:hAnsi="Times New Roman"/>
                <w:b/>
                <w:i/>
                <w:iCs/>
                <w:noProof/>
                <w:sz w:val="20"/>
                <w:szCs w:val="18"/>
                <w:vertAlign w:val="subscript"/>
                <w:lang w:val="en-GB"/>
              </w:rPr>
              <w:t>t+1</w:t>
            </w:r>
          </w:p>
        </w:tc>
        <w:tc>
          <w:tcPr>
            <w:tcW w:w="1984" w:type="dxa"/>
            <w:tcBorders>
              <w:left w:val="nil"/>
              <w:bottom w:val="single" w:sz="4" w:space="0" w:color="auto"/>
            </w:tcBorders>
          </w:tcPr>
          <w:p w14:paraId="2C05957D" w14:textId="70CCC34D" w:rsidR="007E7538" w:rsidRPr="00094AA8" w:rsidRDefault="007E7538" w:rsidP="00321636">
            <w:pPr>
              <w:spacing w:after="0" w:line="240" w:lineRule="auto"/>
              <w:rPr>
                <w:rFonts w:ascii="Times New Roman" w:hAnsi="Times New Roman"/>
                <w:b/>
                <w:i/>
                <w:iCs/>
                <w:noProof/>
                <w:sz w:val="20"/>
                <w:szCs w:val="18"/>
                <w:vertAlign w:val="subscript"/>
                <w:lang w:val="en-GB"/>
              </w:rPr>
            </w:pPr>
            <w:r w:rsidRPr="00094AA8">
              <w:rPr>
                <w:rFonts w:ascii="Times New Roman" w:hAnsi="Times New Roman"/>
                <w:b/>
                <w:noProof/>
                <w:sz w:val="20"/>
                <w:szCs w:val="18"/>
                <w:lang w:val="en-GB"/>
              </w:rPr>
              <w:t>Eurosceptic party in national election</w:t>
            </w:r>
            <w:r w:rsidRPr="00094AA8">
              <w:rPr>
                <w:rFonts w:ascii="Times New Roman" w:hAnsi="Times New Roman"/>
                <w:b/>
                <w:i/>
                <w:iCs/>
                <w:noProof/>
                <w:sz w:val="20"/>
                <w:szCs w:val="18"/>
                <w:vertAlign w:val="subscript"/>
                <w:lang w:val="en-GB"/>
              </w:rPr>
              <w:t>t</w:t>
            </w:r>
          </w:p>
        </w:tc>
      </w:tr>
      <w:tr w:rsidR="003E6712" w:rsidRPr="00E5032E" w14:paraId="3968AE3B" w14:textId="6D449727" w:rsidTr="003E6712">
        <w:tc>
          <w:tcPr>
            <w:tcW w:w="1701" w:type="dxa"/>
            <w:tcBorders>
              <w:bottom w:val="nil"/>
              <w:right w:val="nil"/>
            </w:tcBorders>
          </w:tcPr>
          <w:p w14:paraId="68C08F2F" w14:textId="01BAE1E9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Austria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3E41FF7A" w14:textId="23B494A6" w:rsidR="007E7538" w:rsidRPr="00707200" w:rsidRDefault="004651A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4.11.2002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04F2B966" w14:textId="207A5588" w:rsidR="007E7538" w:rsidRPr="00E5032E" w:rsidRDefault="004651A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6.2004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6EBF3BDE" w14:textId="4B7FB07F" w:rsidR="007E7538" w:rsidRPr="00E5032E" w:rsidRDefault="004651A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1.10.2006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7B679C97" w14:textId="7004D2E6" w:rsidR="007E7538" w:rsidRPr="00E5032E" w:rsidRDefault="004651A3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Austrian Freedom Party</w:t>
            </w:r>
          </w:p>
        </w:tc>
      </w:tr>
      <w:tr w:rsidR="003E6712" w:rsidRPr="00E5032E" w14:paraId="2621C7A0" w14:textId="50EF3C93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7FF0ED90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8D6AF3D" w14:textId="77732161" w:rsidR="007E7538" w:rsidRPr="00E5032E" w:rsidRDefault="004651A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8.09.2008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F0D8FCD" w14:textId="6C32F1E9" w:rsidR="007E7538" w:rsidRPr="00E5032E" w:rsidRDefault="004651A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6.07.200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65280BF" w14:textId="22DD5303" w:rsidR="007E7538" w:rsidRPr="00E5032E" w:rsidRDefault="004651A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9.09.201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04F3A6A7" w14:textId="38334491" w:rsidR="007E7538" w:rsidRPr="00E5032E" w:rsidRDefault="004651A3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Austrian Freedom Party; Alliance for the Future of Austria</w:t>
            </w:r>
          </w:p>
        </w:tc>
      </w:tr>
      <w:tr w:rsidR="003E6712" w:rsidRPr="00E5032E" w14:paraId="7317AD86" w14:textId="124D0094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78F40D5A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5B139CB" w14:textId="3D359C47" w:rsidR="007E7538" w:rsidRPr="00E5032E" w:rsidRDefault="004651A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9.09.2013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B030394" w14:textId="020072C5" w:rsidR="007E7538" w:rsidRPr="00E5032E" w:rsidRDefault="004651A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DAD0EA4" w14:textId="25924D71" w:rsidR="007E7538" w:rsidRPr="00E5032E" w:rsidRDefault="004651A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5.10.201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2F1BF22D" w14:textId="49C65791" w:rsidR="007E7538" w:rsidRPr="00E5032E" w:rsidRDefault="004651A3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Austrian Freedom Party; Team Stronach for Austria</w:t>
            </w:r>
          </w:p>
        </w:tc>
      </w:tr>
      <w:tr w:rsidR="003E6712" w:rsidRPr="00E5032E" w14:paraId="150FA5F3" w14:textId="5E267BF7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6E68E8EF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9BD1162" w14:textId="34AF525D" w:rsidR="007E7538" w:rsidRPr="00E5032E" w:rsidRDefault="004651A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5.10.2017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550C07A" w14:textId="5297BC92" w:rsidR="007E7538" w:rsidRPr="00E5032E" w:rsidRDefault="004651A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6.05.2019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5F50D65" w14:textId="44D421CC" w:rsidR="007E7538" w:rsidRPr="00E5032E" w:rsidRDefault="004651A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9.09.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056EA7D9" w14:textId="2C4FC1FE" w:rsidR="007E7538" w:rsidRPr="00E5032E" w:rsidRDefault="004651A3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Austrian Freedom Party</w:t>
            </w:r>
          </w:p>
        </w:tc>
      </w:tr>
      <w:tr w:rsidR="003E6712" w:rsidRPr="00E5032E" w14:paraId="21004506" w14:textId="34001443" w:rsidTr="003E6712">
        <w:tc>
          <w:tcPr>
            <w:tcW w:w="1701" w:type="dxa"/>
            <w:tcBorders>
              <w:bottom w:val="nil"/>
              <w:right w:val="nil"/>
            </w:tcBorders>
          </w:tcPr>
          <w:p w14:paraId="2CA6228D" w14:textId="1429E8FC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Belgium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7C88495F" w14:textId="40DCECA5" w:rsidR="007E7538" w:rsidRPr="00E5032E" w:rsidRDefault="009E4EB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8.11.1981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1373ACAA" w14:textId="0C4B2B8F" w:rsidR="007E7538" w:rsidRPr="00E5032E" w:rsidRDefault="009E4EB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7.06.1984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57B39FA4" w14:textId="3DCFA8ED" w:rsidR="007E7538" w:rsidRPr="00E5032E" w:rsidRDefault="009E4EB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10.1985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021615AD" w14:textId="7B7B931A" w:rsidR="007E7538" w:rsidRPr="00E5032E" w:rsidRDefault="009E4EBE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Flemish Bloc</w:t>
            </w:r>
          </w:p>
        </w:tc>
      </w:tr>
      <w:tr w:rsidR="003E6712" w:rsidRPr="00E5032E" w14:paraId="28EBE13B" w14:textId="244A3E54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653B95AF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9EA51C9" w14:textId="43879BED" w:rsidR="007E7538" w:rsidRPr="00E5032E" w:rsidRDefault="009E4EB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12.1987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D50657B" w14:textId="5DA0664D" w:rsidR="007E7538" w:rsidRPr="00E5032E" w:rsidRDefault="009E4EB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8.06.198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0521B3E" w14:textId="79E66CBF" w:rsidR="007E7538" w:rsidRPr="00E5032E" w:rsidRDefault="009E4EB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4.11.199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4F45E400" w14:textId="7520C105" w:rsidR="007E7538" w:rsidRPr="00E5032E" w:rsidRDefault="009E4EBE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Flemish Bloc</w:t>
            </w:r>
          </w:p>
        </w:tc>
      </w:tr>
      <w:tr w:rsidR="003E6712" w:rsidRPr="00E5032E" w14:paraId="0A55B8A3" w14:textId="4748A96B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7C2C67C0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E95305A" w14:textId="1913B5E2" w:rsidR="007E7538" w:rsidRPr="00E5032E" w:rsidRDefault="009E4EB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4.11.1991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C6CD36C" w14:textId="47C216F5" w:rsidR="007E7538" w:rsidRPr="00E5032E" w:rsidRDefault="009E4EB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2.16.199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5F7B134" w14:textId="22E70D3D" w:rsidR="007E7538" w:rsidRPr="00E5032E" w:rsidRDefault="009E4EB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1.05.199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49984A68" w14:textId="0A78DD3B" w:rsidR="007E7538" w:rsidRPr="00E5032E" w:rsidRDefault="009E4EBE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Flemish Bloc</w:t>
            </w:r>
          </w:p>
        </w:tc>
      </w:tr>
      <w:tr w:rsidR="003E6712" w:rsidRPr="00E5032E" w14:paraId="5428EC6B" w14:textId="726B5E21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15990728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AB43704" w14:textId="1D74525B" w:rsidR="007E7538" w:rsidRPr="00E5032E" w:rsidRDefault="009E4EB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1.05.1995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EAF51BE" w14:textId="6852EF92" w:rsidR="007E7538" w:rsidRPr="009E4EBE" w:rsidRDefault="009E4EBE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9E4EBE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3.06.199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6DFD632" w14:textId="6D36BF09" w:rsidR="007E7538" w:rsidRPr="009E4EBE" w:rsidRDefault="009E4EBE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9E4EBE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3.06.199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1C071CD7" w14:textId="25A509DF" w:rsidR="007E7538" w:rsidRPr="00E5032E" w:rsidRDefault="009E4EBE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Flemish Bloc</w:t>
            </w:r>
          </w:p>
        </w:tc>
      </w:tr>
      <w:tr w:rsidR="003E6712" w:rsidRPr="00E5032E" w14:paraId="338902DB" w14:textId="57EA198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41029DD0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C6CFF58" w14:textId="712768B3" w:rsidR="007E7538" w:rsidRPr="003A015E" w:rsidRDefault="003A015E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3A015E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3.06.199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C8C9116" w14:textId="27296411" w:rsidR="007E7538" w:rsidRPr="003A015E" w:rsidRDefault="003A015E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3A015E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3.06.199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7A6C2B8" w14:textId="48A2CA61" w:rsidR="007E7538" w:rsidRPr="00E5032E" w:rsidRDefault="003A015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8.05.200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4AE23D70" w14:textId="38B7CF10" w:rsidR="007E7538" w:rsidRPr="00E5032E" w:rsidRDefault="003A015E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Flemish Bloc</w:t>
            </w:r>
          </w:p>
        </w:tc>
      </w:tr>
      <w:tr w:rsidR="003E6712" w:rsidRPr="00E5032E" w14:paraId="67AB3B55" w14:textId="645BD304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2264C6FB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F324FD2" w14:textId="0454EED1" w:rsidR="007E7538" w:rsidRPr="00E5032E" w:rsidRDefault="003A015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8.05.2003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82CED74" w14:textId="7EEF9F24" w:rsidR="007E7538" w:rsidRPr="00E5032E" w:rsidRDefault="003A015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6.200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E9E3D88" w14:textId="02A565E5" w:rsidR="007E7538" w:rsidRPr="00E5032E" w:rsidRDefault="003A015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0.06.200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31BB3EC9" w14:textId="333D3AB0" w:rsidR="007E7538" w:rsidRPr="00E5032E" w:rsidRDefault="003A015E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Flemish Bloc</w:t>
            </w:r>
          </w:p>
        </w:tc>
      </w:tr>
      <w:tr w:rsidR="003E6712" w:rsidRPr="00E5032E" w14:paraId="017F432D" w14:textId="776461EF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32550DD1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3FFD2F0" w14:textId="1B30CC5F" w:rsidR="007E7538" w:rsidRPr="00E5032E" w:rsidRDefault="003A015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0.06.2007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84BE3A9" w14:textId="21C87639" w:rsidR="007E7538" w:rsidRPr="00E5032E" w:rsidRDefault="003A015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7.06.200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2696CC9" w14:textId="6BEE7A8A" w:rsidR="007E7538" w:rsidRPr="00E5032E" w:rsidRDefault="003A015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6.201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610E0183" w14:textId="0C4DA9FC" w:rsidR="007E7538" w:rsidRPr="00E5032E" w:rsidRDefault="003A015E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Flemish Interest</w:t>
            </w:r>
          </w:p>
        </w:tc>
      </w:tr>
      <w:tr w:rsidR="003E6712" w:rsidRPr="00E5032E" w14:paraId="5199EEF8" w14:textId="715CE9CF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18022DD5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6A50532" w14:textId="3239BB37" w:rsidR="007E7538" w:rsidRPr="00E5032E" w:rsidRDefault="003A015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6.2010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3C50736" w14:textId="09D85CE7" w:rsidR="007E7538" w:rsidRPr="003A015E" w:rsidRDefault="003A015E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3A015E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8B2775C" w14:textId="153E5C99" w:rsidR="007E7538" w:rsidRPr="003A015E" w:rsidRDefault="003A015E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3A015E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1482A7A2" w14:textId="79E88051" w:rsidR="007E7538" w:rsidRPr="00E5032E" w:rsidRDefault="003A015E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Flemish Interest</w:t>
            </w:r>
          </w:p>
        </w:tc>
      </w:tr>
      <w:tr w:rsidR="003A015E" w:rsidRPr="00E5032E" w14:paraId="36325E5C" w14:textId="77777777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40AE06FB" w14:textId="77777777" w:rsidR="003A015E" w:rsidRPr="00E5032E" w:rsidRDefault="003A015E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F4EA1F3" w14:textId="1C4CD087" w:rsidR="003A015E" w:rsidRPr="003A015E" w:rsidRDefault="003A015E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3A015E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6A7CE28" w14:textId="4813746D" w:rsidR="003A015E" w:rsidRPr="003A015E" w:rsidRDefault="003A015E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E9C9724" w14:textId="70E6B061" w:rsidR="003A015E" w:rsidRPr="003A015E" w:rsidRDefault="003A015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 w:rsidRPr="003A015E">
              <w:rPr>
                <w:rFonts w:ascii="Times New Roman" w:hAnsi="Times New Roman"/>
                <w:sz w:val="20"/>
                <w:szCs w:val="18"/>
                <w:lang w:val="en-GB"/>
              </w:rPr>
              <w:t>26.05.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385F2C46" w14:textId="69D8ED6C" w:rsidR="003A015E" w:rsidRDefault="003A015E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Workers’ Party of Belgium; Flemish Interest</w:t>
            </w:r>
          </w:p>
        </w:tc>
      </w:tr>
      <w:tr w:rsidR="003E6712" w:rsidRPr="00E5032E" w14:paraId="0DA6352C" w14:textId="7365A806" w:rsidTr="003E6712">
        <w:tc>
          <w:tcPr>
            <w:tcW w:w="1701" w:type="dxa"/>
            <w:tcBorders>
              <w:bottom w:val="nil"/>
              <w:right w:val="nil"/>
            </w:tcBorders>
          </w:tcPr>
          <w:p w14:paraId="1971852D" w14:textId="72DFB8BE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Bulgaria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330EC419" w14:textId="7675DEA2" w:rsidR="007E7538" w:rsidRPr="00E5032E" w:rsidRDefault="001B44F2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2.05.2013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5885C820" w14:textId="29E080E3" w:rsidR="007E7538" w:rsidRPr="00E5032E" w:rsidRDefault="001B44F2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1F5B53AF" w14:textId="4404A0D2" w:rsidR="007E7538" w:rsidRPr="00E5032E" w:rsidRDefault="001B44F2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5.10.2014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1DEBD489" w14:textId="659680DE" w:rsidR="007E7538" w:rsidRPr="00E5032E" w:rsidRDefault="001B44F2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National Union Attack</w:t>
            </w:r>
          </w:p>
        </w:tc>
      </w:tr>
      <w:tr w:rsidR="003E6712" w:rsidRPr="00E5032E" w14:paraId="36292141" w14:textId="7B45440A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2CA64DEA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307D949" w14:textId="431B1210" w:rsidR="007E7538" w:rsidRPr="00E5032E" w:rsidRDefault="001B44F2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6.03.2017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F277FBD" w14:textId="0CE2748F" w:rsidR="007E7538" w:rsidRPr="00E5032E" w:rsidRDefault="001B44F2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6.05.2019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95C54AD" w14:textId="3C2A8692" w:rsidR="007E7538" w:rsidRPr="00E5032E" w:rsidRDefault="001B44F2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4.04.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2B501D49" w14:textId="2E885F67" w:rsidR="007E7538" w:rsidRPr="00E5032E" w:rsidRDefault="001B44F2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United Patriots; Will</w:t>
            </w:r>
          </w:p>
        </w:tc>
      </w:tr>
      <w:tr w:rsidR="003E6712" w:rsidRPr="00E5032E" w14:paraId="40127872" w14:textId="1471F588" w:rsidTr="003E6712">
        <w:tc>
          <w:tcPr>
            <w:tcW w:w="1701" w:type="dxa"/>
            <w:tcBorders>
              <w:bottom w:val="single" w:sz="4" w:space="0" w:color="auto"/>
              <w:right w:val="nil"/>
            </w:tcBorders>
          </w:tcPr>
          <w:p w14:paraId="30273E05" w14:textId="3C025BAC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Croatia</w:t>
            </w:r>
          </w:p>
        </w:tc>
        <w:tc>
          <w:tcPr>
            <w:tcW w:w="1794" w:type="dxa"/>
            <w:tcBorders>
              <w:left w:val="nil"/>
              <w:bottom w:val="single" w:sz="4" w:space="0" w:color="auto"/>
              <w:right w:val="nil"/>
            </w:tcBorders>
          </w:tcPr>
          <w:p w14:paraId="6C83135D" w14:textId="0713B09B" w:rsidR="007E7538" w:rsidRPr="00E5032E" w:rsidRDefault="00D1182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1.09.2016</w:t>
            </w:r>
          </w:p>
        </w:tc>
        <w:tc>
          <w:tcPr>
            <w:tcW w:w="1794" w:type="dxa"/>
            <w:tcBorders>
              <w:left w:val="nil"/>
              <w:bottom w:val="single" w:sz="4" w:space="0" w:color="auto"/>
              <w:right w:val="nil"/>
            </w:tcBorders>
          </w:tcPr>
          <w:p w14:paraId="7B8AD6E9" w14:textId="354DCF22" w:rsidR="007E7538" w:rsidRPr="00E5032E" w:rsidRDefault="00D1182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6.05.2019</w:t>
            </w:r>
          </w:p>
        </w:tc>
        <w:tc>
          <w:tcPr>
            <w:tcW w:w="1794" w:type="dxa"/>
            <w:tcBorders>
              <w:left w:val="nil"/>
              <w:bottom w:val="single" w:sz="4" w:space="0" w:color="auto"/>
              <w:right w:val="nil"/>
            </w:tcBorders>
          </w:tcPr>
          <w:p w14:paraId="186399DD" w14:textId="6EC9B7AE" w:rsidR="007E7538" w:rsidRPr="00E5032E" w:rsidRDefault="00D1182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5.07.2020</w:t>
            </w:r>
          </w:p>
        </w:tc>
        <w:tc>
          <w:tcPr>
            <w:tcW w:w="1984" w:type="dxa"/>
            <w:tcBorders>
              <w:left w:val="nil"/>
              <w:bottom w:val="single" w:sz="4" w:space="0" w:color="auto"/>
            </w:tcBorders>
          </w:tcPr>
          <w:p w14:paraId="72E520BE" w14:textId="4B988D4A" w:rsidR="007E7538" w:rsidRPr="00E5032E" w:rsidRDefault="00D1182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—</w:t>
            </w:r>
          </w:p>
        </w:tc>
      </w:tr>
      <w:tr w:rsidR="003E6712" w:rsidRPr="00E5032E" w14:paraId="365990F3" w14:textId="3E5764DE" w:rsidTr="003E6712">
        <w:tc>
          <w:tcPr>
            <w:tcW w:w="1701" w:type="dxa"/>
            <w:tcBorders>
              <w:bottom w:val="nil"/>
              <w:right w:val="nil"/>
            </w:tcBorders>
          </w:tcPr>
          <w:p w14:paraId="4BFC7339" w14:textId="5A7AA983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Cyprus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2EDD29E6" w14:textId="5C43D983" w:rsidR="007E7538" w:rsidRPr="00E5032E" w:rsidRDefault="00DB32C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1.05.2006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759D2E60" w14:textId="48DCAEDD" w:rsidR="007E7538" w:rsidRPr="00E5032E" w:rsidRDefault="00DB32C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6.06.2009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2A090034" w14:textId="26B0262C" w:rsidR="007E7538" w:rsidRPr="00E5032E" w:rsidRDefault="00DB32C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2.05.2011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39C57915" w14:textId="6900C073" w:rsidR="007E7538" w:rsidRPr="00E5032E" w:rsidRDefault="00DB32C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Progressive Party of the Working People</w:t>
            </w:r>
          </w:p>
        </w:tc>
      </w:tr>
      <w:tr w:rsidR="003E6712" w:rsidRPr="00E5032E" w14:paraId="4BF7CAD3" w14:textId="67C2EBB3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251A8DC0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6BCBF91" w14:textId="7D6D8831" w:rsidR="007E7538" w:rsidRPr="00E5032E" w:rsidRDefault="00DB32C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2.05.2011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20DD5BA" w14:textId="7D6E00B4" w:rsidR="007E7538" w:rsidRPr="00E5032E" w:rsidRDefault="00DB32C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7CCEEF4" w14:textId="07892B9D" w:rsidR="007E7538" w:rsidRPr="00E5032E" w:rsidRDefault="00DB32C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2.05.201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3BD92066" w14:textId="52D240E7" w:rsidR="007E7538" w:rsidRPr="00E5032E" w:rsidRDefault="00DB32C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Progressive Party of the Working People</w:t>
            </w:r>
          </w:p>
        </w:tc>
      </w:tr>
      <w:tr w:rsidR="003E6712" w:rsidRPr="00E5032E" w14:paraId="4DD992EA" w14:textId="13BCB1E3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7C2CE5BA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176120B" w14:textId="231F8E79" w:rsidR="007E7538" w:rsidRPr="00E5032E" w:rsidRDefault="00DB32C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2.05.2016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99F2B68" w14:textId="07811AD4" w:rsidR="007E7538" w:rsidRPr="00E5032E" w:rsidRDefault="00DB32C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6.05.2019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A50EE7A" w14:textId="35399422" w:rsidR="007E7538" w:rsidRPr="00E5032E" w:rsidRDefault="00DB32C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30.05.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49011A38" w14:textId="00B070C7" w:rsidR="007E7538" w:rsidRPr="00E5032E" w:rsidRDefault="00DB32C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Progressive Party of the Working People; National Popular Front</w:t>
            </w:r>
          </w:p>
        </w:tc>
      </w:tr>
      <w:tr w:rsidR="003E6712" w:rsidRPr="00E5032E" w14:paraId="5F1F0F6B" w14:textId="4A57BE7E" w:rsidTr="003E6712">
        <w:tc>
          <w:tcPr>
            <w:tcW w:w="1701" w:type="dxa"/>
            <w:tcBorders>
              <w:bottom w:val="nil"/>
              <w:right w:val="nil"/>
            </w:tcBorders>
          </w:tcPr>
          <w:p w14:paraId="4473A383" w14:textId="37C76AA3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Czech Republic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2354A971" w14:textId="69411051" w:rsidR="007E7538" w:rsidRPr="00E5032E" w:rsidRDefault="004F4800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3.06.2006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01F50728" w14:textId="168BA7B7" w:rsidR="007E7538" w:rsidRPr="00E5032E" w:rsidRDefault="004F4800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5.06.2009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3020385D" w14:textId="1411D743" w:rsidR="007E7538" w:rsidRPr="00E5032E" w:rsidRDefault="004F4800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9.05.2010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2333D40C" w14:textId="35CC2EE8" w:rsidR="007E7538" w:rsidRPr="00E5032E" w:rsidRDefault="004F4800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Communist Party of Bohemia and Moravia</w:t>
            </w:r>
          </w:p>
        </w:tc>
      </w:tr>
      <w:tr w:rsidR="003E6712" w:rsidRPr="00E5032E" w14:paraId="7E705A25" w14:textId="165A95E5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459F5F3A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E15085E" w14:textId="073BAF4D" w:rsidR="007E7538" w:rsidRPr="00E5032E" w:rsidRDefault="004F4800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6.10.2013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7EEBEE3" w14:textId="23702A53" w:rsidR="007E7538" w:rsidRPr="00E5032E" w:rsidRDefault="004F4800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3.05.201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D1DE1E7" w14:textId="52051FA5" w:rsidR="007E7538" w:rsidRPr="00E5032E" w:rsidRDefault="004F4800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1.10.201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2C353B3F" w14:textId="61CC2756" w:rsidR="007E7538" w:rsidRPr="00E5032E" w:rsidRDefault="004F4800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 xml:space="preserve">Communist Party of Bohemia and Moravia; </w:t>
            </w:r>
            <w:proofErr w:type="spellStart"/>
            <w:r>
              <w:rPr>
                <w:rFonts w:ascii="Times New Roman" w:hAnsi="Times New Roman"/>
                <w:sz w:val="20"/>
                <w:szCs w:val="18"/>
                <w:lang w:val="en-GB"/>
              </w:rPr>
              <w:t>Tomio</w:t>
            </w:r>
            <w:proofErr w:type="spellEnd"/>
            <w:r>
              <w:rPr>
                <w:rFonts w:ascii="Times New Roman" w:hAnsi="Times New Roman"/>
                <w:sz w:val="20"/>
                <w:szCs w:val="18"/>
                <w:lang w:val="en-GB"/>
              </w:rPr>
              <w:t xml:space="preserve"> Okamura’s Dawn of Direct Democracy</w:t>
            </w:r>
          </w:p>
        </w:tc>
      </w:tr>
      <w:tr w:rsidR="003E6712" w:rsidRPr="00E5032E" w14:paraId="1FB9ADDD" w14:textId="112EBD8D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373F27C4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CE55A74" w14:textId="74FD3036" w:rsidR="007E7538" w:rsidRPr="00E5032E" w:rsidRDefault="004F4800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1.10.2017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5CBDC38" w14:textId="3D114692" w:rsidR="007E7538" w:rsidRPr="00E5032E" w:rsidRDefault="004F4800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4.05.2019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8CC4682" w14:textId="4C9F0969" w:rsidR="007E7538" w:rsidRPr="00E5032E" w:rsidRDefault="004F4800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9.10.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492A7FA5" w14:textId="2917ECA9" w:rsidR="007E7538" w:rsidRPr="00E5032E" w:rsidRDefault="004F4800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Communist Party of Bohemia and Moravia; Freedom and Direct Democracy</w:t>
            </w:r>
          </w:p>
        </w:tc>
      </w:tr>
      <w:tr w:rsidR="003E6712" w:rsidRPr="00E5032E" w14:paraId="4A34515A" w14:textId="4A7EAD71" w:rsidTr="003E6712">
        <w:tc>
          <w:tcPr>
            <w:tcW w:w="1701" w:type="dxa"/>
            <w:tcBorders>
              <w:bottom w:val="nil"/>
              <w:right w:val="nil"/>
            </w:tcBorders>
          </w:tcPr>
          <w:p w14:paraId="07599033" w14:textId="1AE07782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Denmark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11FDBBDD" w14:textId="4DCF8E18" w:rsidR="007E7538" w:rsidRPr="00E5032E" w:rsidRDefault="000C05E4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0.01.1984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4E1CBDC3" w14:textId="17AF03DD" w:rsidR="007E7538" w:rsidRPr="00E5032E" w:rsidRDefault="000C05E4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4.06.1984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3FA8CFAF" w14:textId="05182A89" w:rsidR="007E7538" w:rsidRPr="00E5032E" w:rsidRDefault="000C05E4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8.09.1987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78D0B24C" w14:textId="146A1A73" w:rsidR="007E7538" w:rsidRPr="00E5032E" w:rsidRDefault="000C05E4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Progress Party</w:t>
            </w:r>
          </w:p>
        </w:tc>
      </w:tr>
      <w:tr w:rsidR="003E6712" w:rsidRPr="00E5032E" w14:paraId="03D5257C" w14:textId="7954FD2D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5421CF4C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01A7C23" w14:textId="18E94328" w:rsidR="007E7538" w:rsidRPr="00E5032E" w:rsidRDefault="000C05E4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0.05.1988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3192947" w14:textId="12C43BAD" w:rsidR="007E7538" w:rsidRPr="00E5032E" w:rsidRDefault="000C05E4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5.06.198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751451B" w14:textId="33EEF611" w:rsidR="007E7538" w:rsidRPr="00E5032E" w:rsidRDefault="000C05E4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2.12.199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4C819305" w14:textId="4E89CE86" w:rsidR="007E7538" w:rsidRPr="00E5032E" w:rsidRDefault="000C05E4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Progress Party</w:t>
            </w:r>
          </w:p>
        </w:tc>
      </w:tr>
      <w:tr w:rsidR="003E6712" w:rsidRPr="00E5032E" w14:paraId="54A6AADC" w14:textId="21F20168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230BB63A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35AA10B" w14:textId="2E154D7C" w:rsidR="007E7538" w:rsidRPr="00E5032E" w:rsidRDefault="000C05E4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2.12.1990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6E0F1E6" w14:textId="758305EB" w:rsidR="007E7538" w:rsidRPr="00E5032E" w:rsidRDefault="000C05E4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9.06.199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EACC24C" w14:textId="417E23D0" w:rsidR="007E7538" w:rsidRPr="00E5032E" w:rsidRDefault="000C05E4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1.09.199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5C2CBD69" w14:textId="6694533B" w:rsidR="007E7538" w:rsidRPr="00E5032E" w:rsidRDefault="000C05E4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Progress Party</w:t>
            </w:r>
          </w:p>
        </w:tc>
      </w:tr>
      <w:tr w:rsidR="003E6712" w:rsidRPr="00E5032E" w14:paraId="0A7A5631" w14:textId="3B6B3BB0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18F59E2E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1C1FF8A" w14:textId="5337E30D" w:rsidR="007E7538" w:rsidRPr="00E5032E" w:rsidRDefault="000C05E4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1.03.1998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A7506C8" w14:textId="190E2CCE" w:rsidR="007E7538" w:rsidRPr="00E5032E" w:rsidRDefault="000C05E4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0.06.199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6920297" w14:textId="7B1DB37A" w:rsidR="007E7538" w:rsidRPr="00E5032E" w:rsidRDefault="000C05E4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0.11.200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1BDDA0E9" w14:textId="7A0DEBF1" w:rsidR="007E7538" w:rsidRPr="00E5032E" w:rsidRDefault="000C05E4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Red-Green Unity List; Danish People’s Party; Progress Party</w:t>
            </w:r>
          </w:p>
        </w:tc>
      </w:tr>
      <w:tr w:rsidR="003E6712" w:rsidRPr="00E5032E" w14:paraId="3CBC48F9" w14:textId="2072D98C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12494888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0703BC3" w14:textId="57C07182" w:rsidR="007E7538" w:rsidRPr="00E5032E" w:rsidRDefault="000C05E4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0.11.2001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CB15DB7" w14:textId="53A69B38" w:rsidR="007E7538" w:rsidRPr="00E5032E" w:rsidRDefault="000C05E4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6.200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B64FFF6" w14:textId="227AAE72" w:rsidR="007E7538" w:rsidRPr="00E5032E" w:rsidRDefault="000C05E4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8.02.200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71108D99" w14:textId="4AD974B2" w:rsidR="007E7538" w:rsidRPr="00E5032E" w:rsidRDefault="000C05E4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Red-Green Unity List; Danish People’s Party</w:t>
            </w:r>
          </w:p>
        </w:tc>
      </w:tr>
      <w:tr w:rsidR="004B5C05" w:rsidRPr="00E5032E" w14:paraId="15B5EC08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590FFD44" w14:textId="77777777" w:rsidR="004B5C05" w:rsidRPr="00E5032E" w:rsidRDefault="004B5C05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573FBA2" w14:textId="3E0E0D18" w:rsidR="004B5C05" w:rsidRDefault="004B5C05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11.2007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D895F33" w14:textId="16F05139" w:rsidR="004B5C05" w:rsidRDefault="004B5C05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7.06.200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A161033" w14:textId="12A75F19" w:rsidR="004B5C05" w:rsidRDefault="004B5C05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5.09.201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3B786B37" w14:textId="33DFDBBE" w:rsidR="004B5C05" w:rsidRDefault="004B5C05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Red-Green Unity List; Danish People’s Party</w:t>
            </w:r>
          </w:p>
        </w:tc>
      </w:tr>
      <w:tr w:rsidR="004B5C05" w:rsidRPr="00E5032E" w14:paraId="304FA0CD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04E532EE" w14:textId="77777777" w:rsidR="004B5C05" w:rsidRPr="00E5032E" w:rsidRDefault="004B5C05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7DF88FC" w14:textId="469BF181" w:rsidR="004B5C05" w:rsidRDefault="004B5C05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5.09.2011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597120D" w14:textId="068E9A56" w:rsidR="004B5C05" w:rsidRDefault="004B5C05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F9C42C9" w14:textId="5BDB2895" w:rsidR="004B5C05" w:rsidRDefault="004B5C05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8.06.201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78BAC620" w14:textId="0D3AE66C" w:rsidR="004B5C05" w:rsidRDefault="004B5C05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Red-Green Unity List; Danish People’s Party</w:t>
            </w:r>
          </w:p>
        </w:tc>
      </w:tr>
      <w:tr w:rsidR="004B5C05" w:rsidRPr="00E5032E" w14:paraId="26BBAB87" w14:textId="77777777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139B5DAA" w14:textId="77777777" w:rsidR="004B5C05" w:rsidRPr="00E5032E" w:rsidRDefault="004B5C05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A650AEA" w14:textId="5CB9D799" w:rsidR="004B5C05" w:rsidRDefault="004B5C05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8.06.2015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16089C7" w14:textId="57F4C2CE" w:rsidR="004B5C05" w:rsidRDefault="004B5C05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6.05.2019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F9257CF" w14:textId="4A6E23B9" w:rsidR="004B5C05" w:rsidRDefault="004B5C05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5.06.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7C3F62BB" w14:textId="4BFBC8A0" w:rsidR="004B5C05" w:rsidRDefault="004B5C05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Red-Green Unity List; Danish People’s Party</w:t>
            </w:r>
          </w:p>
        </w:tc>
      </w:tr>
      <w:tr w:rsidR="003E6712" w:rsidRPr="00E5032E" w14:paraId="23204797" w14:textId="23151A33" w:rsidTr="003E6712">
        <w:tc>
          <w:tcPr>
            <w:tcW w:w="1701" w:type="dxa"/>
            <w:tcBorders>
              <w:bottom w:val="nil"/>
              <w:right w:val="nil"/>
            </w:tcBorders>
          </w:tcPr>
          <w:p w14:paraId="1E4852AC" w14:textId="6FD8FBF4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Estonia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57985EA2" w14:textId="3DFFCADA" w:rsidR="007E7538" w:rsidRPr="00E5032E" w:rsidRDefault="00EE61E5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4.03.2007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0B735801" w14:textId="7E0A1730" w:rsidR="007E7538" w:rsidRPr="00E5032E" w:rsidRDefault="00EE61E5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7.06.2009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6303C819" w14:textId="2ED2C24A" w:rsidR="007E7538" w:rsidRPr="00E5032E" w:rsidRDefault="00EE61E5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6.03.2011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7B9AD47D" w14:textId="34605EA9" w:rsidR="007E7538" w:rsidRPr="00E5032E" w:rsidRDefault="00EE61E5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Estonia People’s Union</w:t>
            </w:r>
          </w:p>
        </w:tc>
      </w:tr>
      <w:tr w:rsidR="003E6712" w:rsidRPr="00E5032E" w14:paraId="49DAA229" w14:textId="7DD6C7ED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286743E6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CA49271" w14:textId="53403CA4" w:rsidR="007E7538" w:rsidRPr="00E5032E" w:rsidRDefault="00EE61E5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6.03.2011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092C241" w14:textId="2AB054C1" w:rsidR="007E7538" w:rsidRPr="00E5032E" w:rsidRDefault="00EE61E5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9332336" w14:textId="73375CEE" w:rsidR="007E7538" w:rsidRPr="00E5032E" w:rsidRDefault="00EE61E5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1.03.2015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33C0CD81" w14:textId="49B048FA" w:rsidR="007E7538" w:rsidRPr="00E5032E" w:rsidRDefault="00EE61E5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—</w:t>
            </w:r>
          </w:p>
        </w:tc>
      </w:tr>
      <w:tr w:rsidR="003E6712" w:rsidRPr="00E5032E" w14:paraId="5DDB5CCF" w14:textId="0F78FCE8" w:rsidTr="003E6712">
        <w:tc>
          <w:tcPr>
            <w:tcW w:w="1701" w:type="dxa"/>
            <w:tcBorders>
              <w:bottom w:val="nil"/>
              <w:right w:val="nil"/>
            </w:tcBorders>
          </w:tcPr>
          <w:p w14:paraId="13816280" w14:textId="7F4E623E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Finland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65AC8FAE" w14:textId="3B4B365E" w:rsidR="007E7538" w:rsidRPr="00E5032E" w:rsidRDefault="004A3C29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9.03.1995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2810F57B" w14:textId="581EB894" w:rsidR="007E7538" w:rsidRPr="00E5032E" w:rsidRDefault="004A3C29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0.10.1996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2DA63F69" w14:textId="4D1B70FB" w:rsidR="007E7538" w:rsidRPr="00E5032E" w:rsidRDefault="004A3C29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1.03.1999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2F8B15F7" w14:textId="22C525F1" w:rsidR="007E7538" w:rsidRPr="00E5032E" w:rsidRDefault="004A3C29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Finnish Rural Party</w:t>
            </w:r>
          </w:p>
        </w:tc>
      </w:tr>
      <w:tr w:rsidR="003E6712" w:rsidRPr="00E5032E" w14:paraId="4F79C17B" w14:textId="05D67BBA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43845DD8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8110FD8" w14:textId="6560D615" w:rsidR="007E7538" w:rsidRPr="00E5032E" w:rsidRDefault="004A3C29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1.03.199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199AC48" w14:textId="0944A0FF" w:rsidR="007E7538" w:rsidRPr="00E5032E" w:rsidRDefault="004A3C29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6.199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F7325B1" w14:textId="3A632456" w:rsidR="007E7538" w:rsidRPr="00E5032E" w:rsidRDefault="004A3C29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6.03.200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10553DA1" w14:textId="44B809DE" w:rsidR="007E7538" w:rsidRPr="00E5032E" w:rsidRDefault="004A3C29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True Finns</w:t>
            </w:r>
          </w:p>
        </w:tc>
      </w:tr>
      <w:tr w:rsidR="003E6712" w:rsidRPr="00E5032E" w14:paraId="15B4640A" w14:textId="3129FFAA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0D005EC8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240E2FD" w14:textId="316C15C3" w:rsidR="007E7538" w:rsidRPr="00E5032E" w:rsidRDefault="004A3C29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6.03.2003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E50F6EC" w14:textId="049A5FC2" w:rsidR="007E7538" w:rsidRPr="00E5032E" w:rsidRDefault="004A3C29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6.200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31DB4F8" w14:textId="2EA529FC" w:rsidR="007E7538" w:rsidRPr="00E5032E" w:rsidRDefault="004A3C29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8.03.200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3341DCBF" w14:textId="10A84F07" w:rsidR="007E7538" w:rsidRPr="00E5032E" w:rsidRDefault="004A3C29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True Finns</w:t>
            </w:r>
          </w:p>
        </w:tc>
      </w:tr>
      <w:tr w:rsidR="003E6712" w:rsidRPr="00E5032E" w14:paraId="4463140F" w14:textId="00BE69E0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10601A22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1D756B4" w14:textId="7A564D0D" w:rsidR="007E7538" w:rsidRPr="00E5032E" w:rsidRDefault="004A3C29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8.03.2007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D2614C0" w14:textId="4F631D7E" w:rsidR="007E7538" w:rsidRPr="00E5032E" w:rsidRDefault="004A3C29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7.06.200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8F6F007" w14:textId="32CF50F7" w:rsidR="007E7538" w:rsidRPr="00E5032E" w:rsidRDefault="004A3C29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7.04.201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23F06BBA" w14:textId="7705FC16" w:rsidR="007E7538" w:rsidRPr="00E5032E" w:rsidRDefault="004A3C29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True Finns</w:t>
            </w:r>
          </w:p>
        </w:tc>
      </w:tr>
      <w:tr w:rsidR="003E6712" w:rsidRPr="00E5032E" w14:paraId="45C46B81" w14:textId="59617EA2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28056349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1BEA735" w14:textId="13659100" w:rsidR="007E7538" w:rsidRPr="00E5032E" w:rsidRDefault="004A3C29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7.04.2011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A21853B" w14:textId="516578FC" w:rsidR="007E7538" w:rsidRPr="00E5032E" w:rsidRDefault="004A3C29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300EE58" w14:textId="44E5D801" w:rsidR="007E7538" w:rsidRPr="00E5032E" w:rsidRDefault="004A3C29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9.04.2015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0C43FDCF" w14:textId="4BB5F5E3" w:rsidR="007E7538" w:rsidRPr="00E5032E" w:rsidRDefault="004A3C29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True Finns</w:t>
            </w:r>
          </w:p>
        </w:tc>
      </w:tr>
      <w:tr w:rsidR="003E6712" w:rsidRPr="00E5032E" w14:paraId="0B937800" w14:textId="276CAE0A" w:rsidTr="003E6712">
        <w:tc>
          <w:tcPr>
            <w:tcW w:w="1701" w:type="dxa"/>
            <w:tcBorders>
              <w:bottom w:val="nil"/>
              <w:right w:val="nil"/>
            </w:tcBorders>
          </w:tcPr>
          <w:p w14:paraId="1B5CFCEC" w14:textId="199C8F15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France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595FA108" w14:textId="47E46B62" w:rsidR="007E7538" w:rsidRPr="00E5032E" w:rsidRDefault="00CB3B3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4.06.1981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44B18BB2" w14:textId="035DE848" w:rsidR="007E7538" w:rsidRPr="00E5032E" w:rsidRDefault="00CB3B3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7.06.1984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6A48F2B2" w14:textId="22CCAA3C" w:rsidR="007E7538" w:rsidRPr="00E5032E" w:rsidRDefault="00CB3B3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6.03.1986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0F5D862F" w14:textId="25F2B071" w:rsidR="007E7538" w:rsidRPr="00E5032E" w:rsidRDefault="00CB3B33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French Communist Party; Union for French Democracy</w:t>
            </w:r>
          </w:p>
        </w:tc>
      </w:tr>
      <w:tr w:rsidR="00CB3B33" w:rsidRPr="00E5032E" w14:paraId="7B8F3579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11F661F3" w14:textId="77777777" w:rsidR="00CB3B33" w:rsidRPr="00E5032E" w:rsidRDefault="00CB3B33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418513D" w14:textId="79EAD578" w:rsidR="00CB3B33" w:rsidRPr="00E5032E" w:rsidRDefault="00CB3B3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5.06.1988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3F16036" w14:textId="6E86693D" w:rsidR="00CB3B33" w:rsidRPr="00E5032E" w:rsidRDefault="00CB3B3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0.06.198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E04C34B" w14:textId="22898C4C" w:rsidR="00CB3B33" w:rsidRPr="00E5032E" w:rsidRDefault="00CB3B3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1.03.199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17C4FF9F" w14:textId="0332E7CC" w:rsidR="00CB3B33" w:rsidRPr="00E5032E" w:rsidRDefault="00CB3B33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French Communist Party; National Front</w:t>
            </w:r>
          </w:p>
        </w:tc>
      </w:tr>
      <w:tr w:rsidR="00CB3B33" w:rsidRPr="00E5032E" w14:paraId="3AF94F5F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4003646F" w14:textId="77777777" w:rsidR="00CB3B33" w:rsidRPr="00E5032E" w:rsidRDefault="00CB3B33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D30CB5E" w14:textId="522FE2C8" w:rsidR="00CB3B33" w:rsidRPr="00E5032E" w:rsidRDefault="00CB3B3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1.03.1993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3F6B535" w14:textId="2837141E" w:rsidR="00CB3B33" w:rsidRPr="00E5032E" w:rsidRDefault="00CB3B3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2.06.199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A9286DA" w14:textId="43573899" w:rsidR="00CB3B33" w:rsidRPr="00E5032E" w:rsidRDefault="00CB3B3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199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024C0F73" w14:textId="352ADE1C" w:rsidR="00CB3B33" w:rsidRPr="00E5032E" w:rsidRDefault="00CB3B33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French Communist Party</w:t>
            </w:r>
          </w:p>
        </w:tc>
      </w:tr>
      <w:tr w:rsidR="00CB3B33" w:rsidRPr="00E5032E" w14:paraId="303C8FF4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0966C9E2" w14:textId="77777777" w:rsidR="00CB3B33" w:rsidRPr="00E5032E" w:rsidRDefault="00CB3B33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75B8977" w14:textId="1FF2B521" w:rsidR="00CB3B33" w:rsidRPr="00E5032E" w:rsidRDefault="00CB3B3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1997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DB57412" w14:textId="3A4161D5" w:rsidR="00CB3B33" w:rsidRPr="00E5032E" w:rsidRDefault="00CB3B3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6.199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532A836" w14:textId="68665644" w:rsidR="00CB3B33" w:rsidRPr="00E5032E" w:rsidRDefault="00CB3B3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9.06.200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136BF902" w14:textId="7CB5EE4E" w:rsidR="00CB3B33" w:rsidRPr="00E5032E" w:rsidRDefault="00CB3B33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French Communist Party; National Front</w:t>
            </w:r>
          </w:p>
        </w:tc>
      </w:tr>
      <w:tr w:rsidR="00CB3B33" w:rsidRPr="00E5032E" w14:paraId="78E8B176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1E6B4F65" w14:textId="77777777" w:rsidR="00CB3B33" w:rsidRPr="00E5032E" w:rsidRDefault="00CB3B33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5D1A1AC" w14:textId="1412DDD0" w:rsidR="00CB3B33" w:rsidRPr="00E5032E" w:rsidRDefault="00CB3B3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9.06.2002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633FE01" w14:textId="7EADDD51" w:rsidR="00CB3B33" w:rsidRPr="00E5032E" w:rsidRDefault="00CB3B3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6.200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3A440E2" w14:textId="1A8E932F" w:rsidR="00CB3B33" w:rsidRPr="00E5032E" w:rsidRDefault="00CB3B3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0.06.200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3F59F3BF" w14:textId="387AE356" w:rsidR="00CB3B33" w:rsidRPr="00E5032E" w:rsidRDefault="00CB3B33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French Communist Party</w:t>
            </w:r>
          </w:p>
        </w:tc>
      </w:tr>
      <w:tr w:rsidR="00CB3B33" w:rsidRPr="00E5032E" w14:paraId="7C87E6D9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11ECFC39" w14:textId="77777777" w:rsidR="00CB3B33" w:rsidRPr="00E5032E" w:rsidRDefault="00CB3B33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B94D007" w14:textId="45D2A0F0" w:rsidR="00CB3B33" w:rsidRPr="00E5032E" w:rsidRDefault="00CB3B3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0.06.2007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6FD74A9" w14:textId="1C7F886B" w:rsidR="00CB3B33" w:rsidRPr="00E5032E" w:rsidRDefault="00CB3B3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7.06.200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471423F" w14:textId="363FFD94" w:rsidR="00CB3B33" w:rsidRPr="00E5032E" w:rsidRDefault="00CB3B3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0.06.201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68075655" w14:textId="2E7F8759" w:rsidR="00CB3B33" w:rsidRPr="00E5032E" w:rsidRDefault="00CB3B33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French Communist Party</w:t>
            </w:r>
          </w:p>
        </w:tc>
      </w:tr>
      <w:tr w:rsidR="00CB3B33" w:rsidRPr="00E5032E" w14:paraId="0BB1A740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04B00939" w14:textId="77777777" w:rsidR="00CB3B33" w:rsidRPr="00E5032E" w:rsidRDefault="00CB3B33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05E82E1" w14:textId="6FCF887F" w:rsidR="00CB3B33" w:rsidRPr="00E5032E" w:rsidRDefault="00CB3B3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0.06.2012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4CFF443" w14:textId="05A29921" w:rsidR="00CB3B33" w:rsidRPr="00E5032E" w:rsidRDefault="00CB3B3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8DA985C" w14:textId="373FE078" w:rsidR="00CB3B33" w:rsidRPr="00E5032E" w:rsidRDefault="00CB3B3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1.06.201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25140286" w14:textId="7C7F07C2" w:rsidR="00CB3B33" w:rsidRPr="00E5032E" w:rsidRDefault="00CB3B33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Left Front; National Front</w:t>
            </w:r>
          </w:p>
        </w:tc>
      </w:tr>
      <w:tr w:rsidR="00CB3B33" w:rsidRPr="00E5032E" w14:paraId="05D0CA9D" w14:textId="77777777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3969EA30" w14:textId="77777777" w:rsidR="00CB3B33" w:rsidRPr="00E5032E" w:rsidRDefault="00CB3B33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F4A0629" w14:textId="431ED1E3" w:rsidR="00CB3B33" w:rsidRPr="00E5032E" w:rsidRDefault="00CB3B3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1.06.2017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5DB1AC0" w14:textId="08F22033" w:rsidR="00CB3B33" w:rsidRPr="00E5032E" w:rsidRDefault="00CB3B3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6.05.2019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19E1903" w14:textId="3F2CD8FA" w:rsidR="00CB3B33" w:rsidRPr="00E5032E" w:rsidRDefault="00CB3B33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2.06.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293232BA" w14:textId="19F3B376" w:rsidR="00CB3B33" w:rsidRPr="00E5032E" w:rsidRDefault="00CB3B33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French Communist Party; Indomitable France; National Front</w:t>
            </w:r>
          </w:p>
        </w:tc>
      </w:tr>
      <w:tr w:rsidR="003E6712" w:rsidRPr="00E5032E" w14:paraId="0C08A979" w14:textId="3DCB86F1" w:rsidTr="003E6712">
        <w:tc>
          <w:tcPr>
            <w:tcW w:w="1701" w:type="dxa"/>
            <w:tcBorders>
              <w:bottom w:val="nil"/>
              <w:right w:val="nil"/>
            </w:tcBorders>
          </w:tcPr>
          <w:p w14:paraId="28120DFB" w14:textId="0C4260AA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Germany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57AF119A" w14:textId="612092F1" w:rsidR="007E7538" w:rsidRPr="00E5032E" w:rsidRDefault="005450B9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6.03.1983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72431C5B" w14:textId="7934B157" w:rsidR="007E7538" w:rsidRPr="00E5032E" w:rsidRDefault="005450B9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7.06.1984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13A3BFFB" w14:textId="28050B62" w:rsidR="007E7538" w:rsidRPr="00E5032E" w:rsidRDefault="005450B9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1.1987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4404A876" w14:textId="6492667F" w:rsidR="007E7538" w:rsidRPr="00E5032E" w:rsidRDefault="005450B9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—</w:t>
            </w:r>
          </w:p>
        </w:tc>
      </w:tr>
      <w:tr w:rsidR="003E6712" w:rsidRPr="00E5032E" w14:paraId="74E4D92F" w14:textId="01BF99B4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435A3DA8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7FC206F" w14:textId="5AFD2339" w:rsidR="007E7538" w:rsidRPr="00E5032E" w:rsidRDefault="00102FF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1.1987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E752A54" w14:textId="69C84897" w:rsidR="007E7538" w:rsidRPr="00E5032E" w:rsidRDefault="00102FF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8.06.198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FE5907E" w14:textId="0996CED7" w:rsidR="007E7538" w:rsidRPr="00E5032E" w:rsidRDefault="00102FF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2.12.199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2E7831E8" w14:textId="34E58207" w:rsidR="007E7538" w:rsidRPr="00E5032E" w:rsidRDefault="00102FF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—</w:t>
            </w:r>
          </w:p>
        </w:tc>
      </w:tr>
      <w:tr w:rsidR="003E6712" w:rsidRPr="00E5032E" w14:paraId="3A1B6D85" w14:textId="541F6EDE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0A6CCEBF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B4433CE" w14:textId="4D88B4F2" w:rsidR="007E7538" w:rsidRPr="00E5032E" w:rsidRDefault="00102FF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2.12.1990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2842513" w14:textId="551F0237" w:rsidR="007E7538" w:rsidRPr="00E5032E" w:rsidRDefault="00102FF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2.06.199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28F2F6E" w14:textId="1B9ACEB2" w:rsidR="007E7538" w:rsidRPr="00E5032E" w:rsidRDefault="00102FF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6.10.199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54ED2678" w14:textId="2130585C" w:rsidR="007E7538" w:rsidRPr="00E5032E" w:rsidRDefault="00102FF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Party of Democratic Socialism</w:t>
            </w:r>
          </w:p>
        </w:tc>
      </w:tr>
      <w:tr w:rsidR="003E6712" w:rsidRPr="00E5032E" w14:paraId="6332FDE5" w14:textId="28E9B20C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494569FF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7003DF2" w14:textId="5020058E" w:rsidR="007E7538" w:rsidRPr="00E5032E" w:rsidRDefault="00102FF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7.09.1998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F552C61" w14:textId="5F770D01" w:rsidR="007E7538" w:rsidRPr="00E5032E" w:rsidRDefault="00102FF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6.199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194594E" w14:textId="52B04175" w:rsidR="007E7538" w:rsidRPr="00E5032E" w:rsidRDefault="00102FF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2.09.200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286031C7" w14:textId="072AC8D3" w:rsidR="007E7538" w:rsidRPr="00E5032E" w:rsidRDefault="00102FF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Party of Democratic Socialism</w:t>
            </w:r>
          </w:p>
        </w:tc>
      </w:tr>
      <w:tr w:rsidR="003E6712" w:rsidRPr="00E5032E" w14:paraId="27579CAD" w14:textId="0D627AB5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36431E12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7E57740" w14:textId="4E8BF924" w:rsidR="007E7538" w:rsidRPr="00E5032E" w:rsidRDefault="00102FF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2.09.2002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91C9C81" w14:textId="61FC0373" w:rsidR="007E7538" w:rsidRPr="00E5032E" w:rsidRDefault="00102FF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6.200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9ACDAED" w14:textId="6EA27941" w:rsidR="007E7538" w:rsidRPr="00E5032E" w:rsidRDefault="00102FF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8.09.200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160A3C4F" w14:textId="169371D1" w:rsidR="007E7538" w:rsidRPr="00E5032E" w:rsidRDefault="00102FF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Party of Democratic Socialism</w:t>
            </w:r>
          </w:p>
        </w:tc>
      </w:tr>
      <w:tr w:rsidR="003E6712" w:rsidRPr="00E5032E" w14:paraId="7028E449" w14:textId="21B87246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672265DF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DAB11BA" w14:textId="05FB7214" w:rsidR="007E7538" w:rsidRPr="00E5032E" w:rsidRDefault="00102FF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8.09.2005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6D3CDC3" w14:textId="2D9ADA49" w:rsidR="007E7538" w:rsidRPr="00E5032E" w:rsidRDefault="00102FF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7.06.200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689665D" w14:textId="098A3CFC" w:rsidR="007E7538" w:rsidRPr="00E5032E" w:rsidRDefault="00102FF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7.09.200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3C04BD86" w14:textId="0D411E30" w:rsidR="007E7538" w:rsidRPr="00E5032E" w:rsidRDefault="00102FF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The Left, Party of Democratic Socialism</w:t>
            </w:r>
          </w:p>
        </w:tc>
      </w:tr>
      <w:tr w:rsidR="00102FFA" w:rsidRPr="00E5032E" w14:paraId="68CA097E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6836C86F" w14:textId="77777777" w:rsidR="00102FFA" w:rsidRPr="00E5032E" w:rsidRDefault="00102FF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8B43D0B" w14:textId="6CDFEAB2" w:rsidR="00102FFA" w:rsidRDefault="00102FF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2.09.2013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59685FE" w14:textId="21378A16" w:rsidR="00102FFA" w:rsidRDefault="00102FF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A9F478E" w14:textId="334568D0" w:rsidR="00102FFA" w:rsidRDefault="00102FF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4.09.201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1B88C3BE" w14:textId="13ACEAF9" w:rsidR="00102FFA" w:rsidRDefault="00102FF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The Left</w:t>
            </w:r>
          </w:p>
        </w:tc>
      </w:tr>
      <w:tr w:rsidR="00102FFA" w:rsidRPr="00E5032E" w14:paraId="7FE617DD" w14:textId="77777777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4826680C" w14:textId="77777777" w:rsidR="00102FFA" w:rsidRPr="00E5032E" w:rsidRDefault="00102FF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4726151" w14:textId="1EFB1BF9" w:rsidR="00102FFA" w:rsidRDefault="00102FF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4.09.2017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30C0272" w14:textId="5678C210" w:rsidR="00102FFA" w:rsidRDefault="00102FF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6.05.2019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EC694B8" w14:textId="7D059352" w:rsidR="00102FFA" w:rsidRDefault="00102FF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6.09.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534457B8" w14:textId="07ED0A4C" w:rsidR="00102FFA" w:rsidRDefault="00102FF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The Left; Alternative for Germany</w:t>
            </w:r>
          </w:p>
        </w:tc>
      </w:tr>
      <w:tr w:rsidR="003E6712" w:rsidRPr="00E5032E" w14:paraId="1D59F96A" w14:textId="1CE78C35" w:rsidTr="003E6712">
        <w:tc>
          <w:tcPr>
            <w:tcW w:w="1701" w:type="dxa"/>
            <w:tcBorders>
              <w:bottom w:val="nil"/>
              <w:right w:val="nil"/>
            </w:tcBorders>
          </w:tcPr>
          <w:p w14:paraId="6BCAB0F0" w14:textId="463159F4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Greece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59F2E118" w14:textId="558A2112" w:rsidR="007E7538" w:rsidRPr="00D32A7F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D32A7F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8.10.1981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55B243F0" w14:textId="0BAE0022" w:rsidR="007E7538" w:rsidRPr="00D32A7F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D32A7F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8.10.1981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32E52F72" w14:textId="65703141" w:rsidR="007E7538" w:rsidRPr="00E5032E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2.06.1985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79FA8E83" w14:textId="4E4386A3" w:rsidR="007E7538" w:rsidRPr="00E5032E" w:rsidRDefault="00D32A7F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Communist Party of Greece</w:t>
            </w:r>
          </w:p>
        </w:tc>
      </w:tr>
      <w:tr w:rsidR="003E6712" w:rsidRPr="00E5032E" w14:paraId="4D68AFF6" w14:textId="1C3A3FD0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1FC2188C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4347FCF" w14:textId="57A9D4F9" w:rsidR="007E7538" w:rsidRPr="00E5032E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2.06.1985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D1816F2" w14:textId="41F9FBE8" w:rsidR="007E7538" w:rsidRPr="00D32A7F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D32A7F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8.06.198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035075F" w14:textId="1099A318" w:rsidR="007E7538" w:rsidRPr="00D32A7F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D32A7F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8.06.198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01AECABC" w14:textId="280B691A" w:rsidR="007E7538" w:rsidRPr="00E5032E" w:rsidRDefault="00D32A7F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Communist Party of Greece</w:t>
            </w:r>
          </w:p>
        </w:tc>
      </w:tr>
      <w:tr w:rsidR="003E6712" w:rsidRPr="00E5032E" w14:paraId="08CB43F5" w14:textId="29A43C4E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44335226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FE35737" w14:textId="7935B6BB" w:rsidR="007E7538" w:rsidRPr="00D32A7F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D32A7F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8.06.198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F95C9E6" w14:textId="3CE7BB8F" w:rsidR="007E7538" w:rsidRPr="00D32A7F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D32A7F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8.06.198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06F4C34" w14:textId="571ECBF4" w:rsidR="007E7538" w:rsidRPr="00E5032E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5.11.198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1CAA440C" w14:textId="47F63112" w:rsidR="007E7538" w:rsidRPr="00E5032E" w:rsidRDefault="00D32A7F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Progressive Left Coalition</w:t>
            </w:r>
          </w:p>
        </w:tc>
      </w:tr>
      <w:tr w:rsidR="00D32A7F" w:rsidRPr="00E5032E" w14:paraId="4F021E1D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715C33E8" w14:textId="77777777" w:rsidR="00D32A7F" w:rsidRPr="00E5032E" w:rsidRDefault="00D32A7F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940348D" w14:textId="67C8B8AD" w:rsidR="00D32A7F" w:rsidRPr="00E5032E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0.10.1993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F2D0D5E" w14:textId="25455900" w:rsidR="00D32A7F" w:rsidRPr="00E5032E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2.06.199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E66AAA2" w14:textId="2CA6D187" w:rsidR="00D32A7F" w:rsidRPr="00E5032E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2.09.199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73AD00BC" w14:textId="58115B69" w:rsidR="00D32A7F" w:rsidRPr="00E5032E" w:rsidRDefault="00D32A7F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Communist Party of Greece</w:t>
            </w:r>
          </w:p>
        </w:tc>
      </w:tr>
      <w:tr w:rsidR="00D32A7F" w:rsidRPr="00E5032E" w14:paraId="67B7CE3C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4D1A6C72" w14:textId="77777777" w:rsidR="00D32A7F" w:rsidRPr="00E5032E" w:rsidRDefault="00D32A7F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9BF31DA" w14:textId="39D1DE98" w:rsidR="00D32A7F" w:rsidRPr="00E5032E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2.09.1996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6E822E9" w14:textId="0A0BBDD8" w:rsidR="00D32A7F" w:rsidRPr="00E5032E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6.199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28FE64A" w14:textId="4B5639EE" w:rsidR="00D32A7F" w:rsidRPr="00E5032E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9.04.200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35826DB7" w14:textId="488209A1" w:rsidR="00D32A7F" w:rsidRPr="00E5032E" w:rsidRDefault="00D32A7F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 xml:space="preserve">Communist Party of Greece; Progressive Left Coalition; </w:t>
            </w:r>
            <w:r>
              <w:rPr>
                <w:rFonts w:ascii="Times New Roman" w:hAnsi="Times New Roman"/>
                <w:sz w:val="20"/>
                <w:szCs w:val="18"/>
                <w:lang w:val="en-GB"/>
              </w:rPr>
              <w:lastRenderedPageBreak/>
              <w:t>Democratic Social Movement</w:t>
            </w:r>
          </w:p>
        </w:tc>
      </w:tr>
      <w:tr w:rsidR="00D32A7F" w:rsidRPr="00E5032E" w14:paraId="1406A9B2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7ECE3ECD" w14:textId="77777777" w:rsidR="00D32A7F" w:rsidRPr="00E5032E" w:rsidRDefault="00D32A7F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94C34A2" w14:textId="7F489C6D" w:rsidR="00D32A7F" w:rsidRPr="00E5032E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7.03.200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B8C15ED" w14:textId="1F82FC11" w:rsidR="00D32A7F" w:rsidRPr="00E5032E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6.200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831EE3B" w14:textId="72CCB02A" w:rsidR="00D32A7F" w:rsidRPr="00E5032E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6.09.200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4E8D0BB3" w14:textId="2A9E0A64" w:rsidR="00D32A7F" w:rsidRPr="00E5032E" w:rsidRDefault="00D32A7F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Coalition of the Radical Left; Communist Party of Greece</w:t>
            </w:r>
          </w:p>
        </w:tc>
      </w:tr>
      <w:tr w:rsidR="00D32A7F" w:rsidRPr="00E5032E" w14:paraId="0A8D8432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09527ABB" w14:textId="77777777" w:rsidR="00D32A7F" w:rsidRPr="00E5032E" w:rsidRDefault="00D32A7F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C3AFB86" w14:textId="7253F8EF" w:rsidR="00D32A7F" w:rsidRPr="00E5032E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6.09.2007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DD0283C" w14:textId="36EFC13E" w:rsidR="00D32A7F" w:rsidRPr="00E5032E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7.06.200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5A4567E" w14:textId="59E9D1B6" w:rsidR="00D32A7F" w:rsidRPr="00E5032E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4.10.200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3C9711AA" w14:textId="3488E352" w:rsidR="00D32A7F" w:rsidRPr="00E5032E" w:rsidRDefault="00D32A7F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Coalition of the Radical Left; Communist Party of Greece; Popular Orthodox Rally</w:t>
            </w:r>
          </w:p>
        </w:tc>
      </w:tr>
      <w:tr w:rsidR="00D32A7F" w:rsidRPr="00E5032E" w14:paraId="73C38DB8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27BC8893" w14:textId="77777777" w:rsidR="00D32A7F" w:rsidRPr="00E5032E" w:rsidRDefault="00D32A7F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6D03610" w14:textId="6D10443F" w:rsidR="00D32A7F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7.06.2012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CB6C24D" w14:textId="33D5062C" w:rsidR="00D32A7F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A48F08C" w14:textId="79713C14" w:rsidR="00D32A7F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1.201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2B40E5FB" w14:textId="2B30EA4B" w:rsidR="00D32A7F" w:rsidRDefault="00D32A7F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Communist Party of Greece; Coalition of the Radical Left – Unionist Social Front; Golden Dawn; Independent Greeks</w:t>
            </w:r>
          </w:p>
        </w:tc>
      </w:tr>
      <w:tr w:rsidR="00D32A7F" w:rsidRPr="00E5032E" w14:paraId="612BA8CF" w14:textId="77777777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59E7E915" w14:textId="77777777" w:rsidR="00D32A7F" w:rsidRPr="00E5032E" w:rsidRDefault="00D32A7F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0E5B6FA" w14:textId="1C4B38EA" w:rsidR="00D32A7F" w:rsidRDefault="00D32A7F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0.09.2015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7A96152" w14:textId="318D36F0" w:rsidR="00D32A7F" w:rsidRDefault="00F12608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6.05.2019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8077216" w14:textId="1CBE28B2" w:rsidR="00D32A7F" w:rsidRDefault="00F12608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7.07.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10B09408" w14:textId="443009C1" w:rsidR="00D32A7F" w:rsidRDefault="00F1260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Communist Party of Greece; Coalition of the Radical Left</w:t>
            </w:r>
          </w:p>
        </w:tc>
      </w:tr>
      <w:tr w:rsidR="003E6712" w:rsidRPr="00E5032E" w14:paraId="68577340" w14:textId="4B014452" w:rsidTr="003E6712">
        <w:tc>
          <w:tcPr>
            <w:tcW w:w="1701" w:type="dxa"/>
            <w:tcBorders>
              <w:bottom w:val="nil"/>
              <w:right w:val="nil"/>
            </w:tcBorders>
          </w:tcPr>
          <w:p w14:paraId="78FAB20B" w14:textId="2C3D0D93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Hungary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448D37FF" w14:textId="487219FB" w:rsidR="007E7538" w:rsidRPr="00E5032E" w:rsidRDefault="00A07955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9.04.2006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78AA0FF8" w14:textId="2F405D86" w:rsidR="007E7538" w:rsidRPr="00E5032E" w:rsidRDefault="00A07955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7.06.2009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2F33913C" w14:textId="5A45EF84" w:rsidR="007E7538" w:rsidRPr="00E5032E" w:rsidRDefault="00A07955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1.04.2010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0AA6CDF7" w14:textId="1C6378C3" w:rsidR="007E7538" w:rsidRPr="00E5032E" w:rsidRDefault="00A07955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—</w:t>
            </w:r>
          </w:p>
        </w:tc>
      </w:tr>
      <w:tr w:rsidR="003E6712" w:rsidRPr="00E5032E" w14:paraId="36E296C4" w14:textId="3C383DD8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2559D700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299D8BF" w14:textId="3D458BEC" w:rsidR="007E7538" w:rsidRPr="00E5032E" w:rsidRDefault="00A07955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6.04.2014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31CBE46" w14:textId="47E71946" w:rsidR="007E7538" w:rsidRPr="00E5032E" w:rsidRDefault="00A07955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0BC67AF" w14:textId="1A97DD5D" w:rsidR="007E7538" w:rsidRPr="00E5032E" w:rsidRDefault="00A07955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8.04.201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54A95B63" w14:textId="1BEB21F2" w:rsidR="007E7538" w:rsidRPr="00E5032E" w:rsidRDefault="00A07955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Alliance of Federation of Young Democrats – Hungarian Civic Union – Christian Democratic People’s Party</w:t>
            </w:r>
          </w:p>
        </w:tc>
      </w:tr>
      <w:tr w:rsidR="003E6712" w:rsidRPr="00E5032E" w14:paraId="572EC7B4" w14:textId="7EEF3092" w:rsidTr="003E6712">
        <w:tc>
          <w:tcPr>
            <w:tcW w:w="1701" w:type="dxa"/>
            <w:tcBorders>
              <w:bottom w:val="nil"/>
              <w:right w:val="nil"/>
            </w:tcBorders>
          </w:tcPr>
          <w:p w14:paraId="260A1668" w14:textId="11FE03F1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Ireland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6C0A5604" w14:textId="67D66DAF" w:rsidR="007E7538" w:rsidRPr="00E5032E" w:rsidRDefault="00C5211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4.11.982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6392C72B" w14:textId="6F275B61" w:rsidR="007E7538" w:rsidRPr="00E5032E" w:rsidRDefault="00C5211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4.06.1984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10EFB63C" w14:textId="5B704F67" w:rsidR="007E7538" w:rsidRPr="00E5032E" w:rsidRDefault="00C5211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7.02.1987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392741A8" w14:textId="6A399A6D" w:rsidR="007E7538" w:rsidRPr="00E5032E" w:rsidRDefault="00C5211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Workers’ Party</w:t>
            </w:r>
          </w:p>
        </w:tc>
      </w:tr>
      <w:tr w:rsidR="003E6712" w:rsidRPr="00E5032E" w14:paraId="0B24DB6A" w14:textId="320EA42C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38B02F2A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A0E31E0" w14:textId="5DB8F1CA" w:rsidR="007E7538" w:rsidRPr="00E5032E" w:rsidRDefault="00C5211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7.02.1987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D9C537C" w14:textId="7E87C302" w:rsidR="007E7538" w:rsidRPr="00C52111" w:rsidRDefault="00C52111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C52111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5.06.198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13BB894" w14:textId="2E4D1003" w:rsidR="007E7538" w:rsidRPr="00C52111" w:rsidRDefault="00C52111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C52111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5.06.198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76BCF32A" w14:textId="1F56080F" w:rsidR="007E7538" w:rsidRPr="00E5032E" w:rsidRDefault="00C5211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Workers’ Party</w:t>
            </w:r>
          </w:p>
        </w:tc>
      </w:tr>
      <w:tr w:rsidR="003E6712" w:rsidRPr="00E5032E" w14:paraId="42B028BD" w14:textId="49C9818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2002163A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B1B62B3" w14:textId="732FB17A" w:rsidR="007E7538" w:rsidRPr="00C5238C" w:rsidRDefault="00C52111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C5238C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5.06.198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4A62646" w14:textId="4FCAD518" w:rsidR="007E7538" w:rsidRPr="00C5238C" w:rsidRDefault="00C5238C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C5238C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5.06.198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5171C93" w14:textId="485D1102" w:rsidR="007E7538" w:rsidRPr="00E5032E" w:rsidRDefault="00C5238C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11.199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527AE7D7" w14:textId="50C5E79B" w:rsidR="007E7538" w:rsidRPr="00E5032E" w:rsidRDefault="00C5238C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Workers’ Party</w:t>
            </w:r>
          </w:p>
        </w:tc>
      </w:tr>
      <w:tr w:rsidR="00C5238C" w:rsidRPr="00E5032E" w14:paraId="6E903DCD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2846E123" w14:textId="77777777" w:rsidR="00C5238C" w:rsidRPr="00E5032E" w:rsidRDefault="00C5238C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237B5B6" w14:textId="117881D6" w:rsidR="00C5238C" w:rsidRPr="00F4225B" w:rsidRDefault="00F4225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 w:rsidRPr="00F4225B">
              <w:rPr>
                <w:rFonts w:ascii="Times New Roman" w:hAnsi="Times New Roman"/>
                <w:sz w:val="20"/>
                <w:szCs w:val="18"/>
                <w:lang w:val="en-GB"/>
              </w:rPr>
              <w:t>25.11.1992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E42D138" w14:textId="7ED7F0B5" w:rsidR="00C5238C" w:rsidRPr="00F4225B" w:rsidRDefault="00F4225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 w:rsidRPr="00F4225B">
              <w:rPr>
                <w:rFonts w:ascii="Times New Roman" w:hAnsi="Times New Roman"/>
                <w:sz w:val="20"/>
                <w:szCs w:val="18"/>
                <w:lang w:val="en-GB"/>
              </w:rPr>
              <w:t>10.06.199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46143D6" w14:textId="571287EA" w:rsidR="00C5238C" w:rsidRDefault="00F4225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6.06.199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72743132" w14:textId="7CF4FEE9" w:rsidR="00C5238C" w:rsidRDefault="00F4225B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—</w:t>
            </w:r>
          </w:p>
        </w:tc>
      </w:tr>
      <w:tr w:rsidR="00F4225B" w:rsidRPr="00E5032E" w14:paraId="5D3B6294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40AC047F" w14:textId="77777777" w:rsidR="00F4225B" w:rsidRPr="00E5032E" w:rsidRDefault="00F4225B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2354DD0" w14:textId="3BBC5A0C" w:rsidR="00F4225B" w:rsidRPr="00F4225B" w:rsidRDefault="00F4225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6.06.1997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1F6D796" w14:textId="0FFFFBCD" w:rsidR="00F4225B" w:rsidRPr="00F4225B" w:rsidRDefault="00F4225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1.06.199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5B98A15" w14:textId="694E0730" w:rsidR="00F4225B" w:rsidRDefault="00F4225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7.05.200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59F31361" w14:textId="6420938F" w:rsidR="00F4225B" w:rsidRDefault="00F4225B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We Ourselves</w:t>
            </w:r>
          </w:p>
        </w:tc>
      </w:tr>
      <w:tr w:rsidR="00F4225B" w:rsidRPr="00E5032E" w14:paraId="25BA0461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7737BD75" w14:textId="77777777" w:rsidR="00F4225B" w:rsidRPr="00E5032E" w:rsidRDefault="00F4225B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06C1A41" w14:textId="60E1EB21" w:rsidR="00F4225B" w:rsidRDefault="00F4225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7.05.2002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E38070E" w14:textId="075C560E" w:rsidR="00F4225B" w:rsidRDefault="00F4225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1.06.200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6737CF4" w14:textId="6648D868" w:rsidR="00F4225B" w:rsidRDefault="00F4225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4.05.200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178D6074" w14:textId="2B27D364" w:rsidR="00F4225B" w:rsidRDefault="00F4225B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We Ourselves</w:t>
            </w:r>
          </w:p>
        </w:tc>
      </w:tr>
      <w:tr w:rsidR="00F4225B" w:rsidRPr="00E5032E" w14:paraId="5679481E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2DCB413E" w14:textId="77777777" w:rsidR="00F4225B" w:rsidRPr="00E5032E" w:rsidRDefault="00F4225B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992A87C" w14:textId="429C36E9" w:rsidR="00F4225B" w:rsidRDefault="00F4225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4.05.2007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A568965" w14:textId="1B37D95B" w:rsidR="00F4225B" w:rsidRDefault="00F4225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5.06.200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4E1B432" w14:textId="2EDFA382" w:rsidR="00F4225B" w:rsidRDefault="00F4225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2.201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01CAA71A" w14:textId="1503A2AB" w:rsidR="00F4225B" w:rsidRDefault="00F4225B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We Ourselves</w:t>
            </w:r>
          </w:p>
        </w:tc>
      </w:tr>
      <w:tr w:rsidR="00F4225B" w:rsidRPr="00E5032E" w14:paraId="5E6358A8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45CE7276" w14:textId="77777777" w:rsidR="00F4225B" w:rsidRPr="00E5032E" w:rsidRDefault="00F4225B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C0A049E" w14:textId="3BFD408A" w:rsidR="00F4225B" w:rsidRDefault="00F4225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2.2011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75FDC84" w14:textId="110150E7" w:rsidR="00F4225B" w:rsidRDefault="00F4225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39B99DB" w14:textId="2109E9F0" w:rsidR="00F4225B" w:rsidRDefault="00F4225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6.02.201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436A4199" w14:textId="61EEB8D6" w:rsidR="00F4225B" w:rsidRDefault="00F4225B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United Left Alliance; We Ourselves</w:t>
            </w:r>
          </w:p>
        </w:tc>
      </w:tr>
      <w:tr w:rsidR="00F4225B" w:rsidRPr="00E5032E" w14:paraId="4C084250" w14:textId="77777777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3CDA4E36" w14:textId="77777777" w:rsidR="00F4225B" w:rsidRPr="00E5032E" w:rsidRDefault="00F4225B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DF74642" w14:textId="2F02032E" w:rsidR="00F4225B" w:rsidRDefault="00F4225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6.02.2016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24F273F" w14:textId="070CEFD3" w:rsidR="00F4225B" w:rsidRDefault="00F4225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4.05.2019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1A16A7D" w14:textId="5C9BA23B" w:rsidR="00F4225B" w:rsidRDefault="00F4225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8.02.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487F05A4" w14:textId="6A7B28E1" w:rsidR="00F4225B" w:rsidRDefault="00F4225B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People Before Profit Alliance; We Ourselves</w:t>
            </w:r>
          </w:p>
        </w:tc>
      </w:tr>
      <w:tr w:rsidR="003E6712" w:rsidRPr="00E5032E" w14:paraId="6DCB5863" w14:textId="501D0E1A" w:rsidTr="003E6712">
        <w:tc>
          <w:tcPr>
            <w:tcW w:w="1701" w:type="dxa"/>
            <w:tcBorders>
              <w:bottom w:val="nil"/>
              <w:right w:val="nil"/>
            </w:tcBorders>
          </w:tcPr>
          <w:p w14:paraId="6CCFAA10" w14:textId="0F0A69C3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Italy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75BC2C0F" w14:textId="69EDEBAF" w:rsidR="007E7538" w:rsidRPr="00E5032E" w:rsidRDefault="0079658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6.06.1983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4EF32C37" w14:textId="63E7906F" w:rsidR="007E7538" w:rsidRPr="00E5032E" w:rsidRDefault="0079658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7.06.1984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61F4220E" w14:textId="2163D42B" w:rsidR="007E7538" w:rsidRPr="00E5032E" w:rsidRDefault="0079658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4.06.1987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05B2E3F9" w14:textId="3C7D1C1B" w:rsidR="007E7538" w:rsidRPr="00E5032E" w:rsidRDefault="0079658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Italian Communist Party</w:t>
            </w:r>
          </w:p>
        </w:tc>
      </w:tr>
      <w:tr w:rsidR="003E6712" w:rsidRPr="00E5032E" w14:paraId="0D90854E" w14:textId="3AE089D8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2D0ABDFC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027354E" w14:textId="4F22E851" w:rsidR="007E7538" w:rsidRPr="00E5032E" w:rsidRDefault="0079658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4.06.1987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B34B31F" w14:textId="45B5A142" w:rsidR="007E7538" w:rsidRPr="00E5032E" w:rsidRDefault="0079658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8.06.198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FC89889" w14:textId="59C13694" w:rsidR="007E7538" w:rsidRPr="00E5032E" w:rsidRDefault="0079658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6.04.199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5314FAC2" w14:textId="04A23E34" w:rsidR="007E7538" w:rsidRPr="00E5032E" w:rsidRDefault="00A3106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Italian Communist Party</w:t>
            </w:r>
          </w:p>
        </w:tc>
      </w:tr>
      <w:tr w:rsidR="003E6712" w:rsidRPr="00E5032E" w14:paraId="595CBAB6" w14:textId="66E4D5C4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7C56CA63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89F3BFE" w14:textId="0AAC5D0D" w:rsidR="007E7538" w:rsidRPr="00E5032E" w:rsidRDefault="00A3106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8.03.199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FCD34D8" w14:textId="23BAF730" w:rsidR="007E7538" w:rsidRPr="00E5032E" w:rsidRDefault="00A3106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2.06.199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E713DCC" w14:textId="5E81F8F7" w:rsidR="007E7538" w:rsidRPr="00E5032E" w:rsidRDefault="00A3106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1.04.199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73E9B29E" w14:textId="47AB6733" w:rsidR="007E7538" w:rsidRPr="00E5032E" w:rsidRDefault="00A3106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Communist Refoundation Party; Northern League</w:t>
            </w:r>
          </w:p>
        </w:tc>
      </w:tr>
      <w:tr w:rsidR="003E6712" w:rsidRPr="00E5032E" w14:paraId="1592DE30" w14:textId="67763F3F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5573BED8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46D3F6E" w14:textId="23FF9D0D" w:rsidR="007E7538" w:rsidRPr="00E5032E" w:rsidRDefault="00A3106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1.04.1996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E274C6D" w14:textId="5482614A" w:rsidR="007E7538" w:rsidRPr="00E5032E" w:rsidRDefault="00A3106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6.199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4AC0043" w14:textId="73776F38" w:rsidR="007E7538" w:rsidRPr="00E5032E" w:rsidRDefault="00A3106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5.200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3E654ACC" w14:textId="4022B966" w:rsidR="007E7538" w:rsidRPr="00E5032E" w:rsidRDefault="00A3106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Communist Refoundation Party; Northern League</w:t>
            </w:r>
          </w:p>
        </w:tc>
      </w:tr>
      <w:tr w:rsidR="00A3106A" w:rsidRPr="00E5032E" w14:paraId="260EFC0A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34B3C950" w14:textId="77777777" w:rsidR="00A3106A" w:rsidRPr="00E5032E" w:rsidRDefault="00A3106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03ED78E" w14:textId="04C12812" w:rsidR="00A3106A" w:rsidRDefault="00A3106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5.2001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5E04617" w14:textId="09C227F1" w:rsidR="00A3106A" w:rsidRDefault="00A3106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2.06.200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7EDC295" w14:textId="3EAC731F" w:rsidR="00A3106A" w:rsidRDefault="00A3106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0.04.200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774ED359" w14:textId="12E1F4D1" w:rsidR="00A3106A" w:rsidRDefault="00A3106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Communist Refoundation Party; Party of Italian Communists; Northern League</w:t>
            </w:r>
          </w:p>
        </w:tc>
      </w:tr>
      <w:tr w:rsidR="00A3106A" w:rsidRPr="00E5032E" w14:paraId="246FBBAB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5F25301E" w14:textId="77777777" w:rsidR="00A3106A" w:rsidRPr="00E5032E" w:rsidRDefault="00A3106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0B3DACC" w14:textId="6CC37F68" w:rsidR="00A3106A" w:rsidRDefault="00A3106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4.2008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EDD8D29" w14:textId="2645C5C8" w:rsidR="00A3106A" w:rsidRDefault="00A3106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7.06.200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47D61EC" w14:textId="76F1B518" w:rsidR="00A3106A" w:rsidRDefault="00A3106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4.02.201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2922504F" w14:textId="2590D41B" w:rsidR="00A3106A" w:rsidRDefault="00A3106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Northern League</w:t>
            </w:r>
          </w:p>
        </w:tc>
      </w:tr>
      <w:tr w:rsidR="00A3106A" w:rsidRPr="00E5032E" w14:paraId="4C1F1AA3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4752CE7A" w14:textId="77777777" w:rsidR="00A3106A" w:rsidRPr="00E5032E" w:rsidRDefault="00A3106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EC8050C" w14:textId="0F85AE42" w:rsidR="00A3106A" w:rsidRDefault="00A3106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4.02.2013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A767852" w14:textId="337CE0C5" w:rsidR="00A3106A" w:rsidRDefault="00A3106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DF2CF42" w14:textId="5FAA51DA" w:rsidR="00A3106A" w:rsidRDefault="00A3106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4.03.201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4705FF47" w14:textId="2856BE41" w:rsidR="00A3106A" w:rsidRDefault="00A3106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Brothers of Italy – National Centre-right; Northern League; Five Star Movement</w:t>
            </w:r>
          </w:p>
        </w:tc>
      </w:tr>
      <w:tr w:rsidR="00A3106A" w:rsidRPr="00E5032E" w14:paraId="0DE2AB27" w14:textId="77777777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3AD1CA88" w14:textId="77777777" w:rsidR="00A3106A" w:rsidRPr="00E5032E" w:rsidRDefault="00A3106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D53A664" w14:textId="4373768B" w:rsidR="00A3106A" w:rsidRDefault="00A3106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4.03.2018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D22FBC8" w14:textId="5B91BD26" w:rsidR="00A3106A" w:rsidRDefault="00A3106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6.05.2019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221FD00" w14:textId="32B3760F" w:rsidR="00A3106A" w:rsidRDefault="00A3106A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1.06.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5CF3BE91" w14:textId="0EB8299E" w:rsidR="00A3106A" w:rsidRDefault="00A3106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Brothers of Italy; League; Five Star Movement</w:t>
            </w:r>
          </w:p>
        </w:tc>
      </w:tr>
      <w:tr w:rsidR="003E6712" w:rsidRPr="00E5032E" w14:paraId="5B3A1313" w14:textId="4EF35810" w:rsidTr="003E6712">
        <w:tc>
          <w:tcPr>
            <w:tcW w:w="1701" w:type="dxa"/>
            <w:tcBorders>
              <w:bottom w:val="nil"/>
              <w:right w:val="nil"/>
            </w:tcBorders>
          </w:tcPr>
          <w:p w14:paraId="3E6294BB" w14:textId="75E97624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Latvia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66F093BC" w14:textId="0C0296CE" w:rsidR="007E7538" w:rsidRPr="00E5032E" w:rsidRDefault="008F5F8C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7.10.2006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36609047" w14:textId="4B70CA1D" w:rsidR="007E7538" w:rsidRPr="00E5032E" w:rsidRDefault="008F5F8C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6.06.2009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318BCCBC" w14:textId="543B3C63" w:rsidR="007E7538" w:rsidRPr="00E5032E" w:rsidRDefault="008F5F8C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2.10.2010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6886437D" w14:textId="7F887EDF" w:rsidR="007E7538" w:rsidRPr="00E5032E" w:rsidRDefault="008F5F8C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—</w:t>
            </w:r>
          </w:p>
        </w:tc>
      </w:tr>
      <w:tr w:rsidR="003E6712" w:rsidRPr="00E5032E" w14:paraId="41C19B15" w14:textId="01D7FEE9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5DFAA461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3810D54" w14:textId="5D08C360" w:rsidR="007E7538" w:rsidRPr="00E5032E" w:rsidRDefault="008F5F8C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7.09.2011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8E94587" w14:textId="3A3141BD" w:rsidR="007E7538" w:rsidRPr="00E5032E" w:rsidRDefault="008F5F8C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4.05.201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81D292D" w14:textId="323E1576" w:rsidR="007E7538" w:rsidRPr="00E5032E" w:rsidRDefault="008F5F8C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4.10.201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565AE4B8" w14:textId="12CA1807" w:rsidR="007E7538" w:rsidRPr="00E5032E" w:rsidRDefault="008F5F8C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—</w:t>
            </w:r>
          </w:p>
        </w:tc>
      </w:tr>
      <w:tr w:rsidR="003E6712" w:rsidRPr="00E5032E" w14:paraId="736E621C" w14:textId="780549E6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3B675882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6BB51F1" w14:textId="4556D48C" w:rsidR="007E7538" w:rsidRPr="00E5032E" w:rsidRDefault="008F5F8C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6.10.2018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B432E71" w14:textId="2F0527EA" w:rsidR="007E7538" w:rsidRPr="00E5032E" w:rsidRDefault="008F5F8C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2019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B597F1D" w14:textId="6937B255" w:rsidR="007E7538" w:rsidRPr="00E5032E" w:rsidRDefault="008F5F8C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1.10.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7DF0F257" w14:textId="3A2DE2CB" w:rsidR="007E7538" w:rsidRPr="00E5032E" w:rsidRDefault="008F5F8C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Who owns the state?</w:t>
            </w:r>
          </w:p>
        </w:tc>
      </w:tr>
      <w:tr w:rsidR="003E6712" w:rsidRPr="00E5032E" w14:paraId="1417372F" w14:textId="32D30F14" w:rsidTr="003E6712">
        <w:tc>
          <w:tcPr>
            <w:tcW w:w="1701" w:type="dxa"/>
            <w:tcBorders>
              <w:bottom w:val="nil"/>
              <w:right w:val="nil"/>
            </w:tcBorders>
          </w:tcPr>
          <w:p w14:paraId="30EB4915" w14:textId="3B27D9A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Lithuania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4D5F7A94" w14:textId="10F2249F" w:rsidR="007E7538" w:rsidRPr="00E5032E" w:rsidRDefault="0016376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2.10.2008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62EE5256" w14:textId="2A174A32" w:rsidR="007E7538" w:rsidRPr="00E5032E" w:rsidRDefault="0016376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7.06.2009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6BD98D86" w14:textId="6B22D001" w:rsidR="007E7538" w:rsidRPr="00E5032E" w:rsidRDefault="0016376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4.10.2012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65F630AE" w14:textId="626D9056" w:rsidR="007E7538" w:rsidRPr="00E5032E" w:rsidRDefault="0016376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Order and Justice</w:t>
            </w:r>
          </w:p>
        </w:tc>
      </w:tr>
      <w:tr w:rsidR="003E6712" w:rsidRPr="00E5032E" w14:paraId="7A1E97FE" w14:textId="30B668D1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34B3D695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23BD496" w14:textId="5204EC2D" w:rsidR="007E7538" w:rsidRPr="00E5032E" w:rsidRDefault="0016376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4.10.2012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C57831D" w14:textId="23FE4364" w:rsidR="007E7538" w:rsidRPr="00E5032E" w:rsidRDefault="0016376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44DDCDB" w14:textId="436C57BF" w:rsidR="007E7538" w:rsidRPr="00E5032E" w:rsidRDefault="0016376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9.10.201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60DFD917" w14:textId="6F8E85AC" w:rsidR="007E7538" w:rsidRPr="00E5032E" w:rsidRDefault="0016376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Order and Justice</w:t>
            </w:r>
          </w:p>
        </w:tc>
      </w:tr>
      <w:tr w:rsidR="003E6712" w:rsidRPr="00E5032E" w14:paraId="7D6E3663" w14:textId="069825EB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02B9F4B2" w14:textId="77777777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2ED093C" w14:textId="1294150E" w:rsidR="007E7538" w:rsidRPr="00E5032E" w:rsidRDefault="0016376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9.10.2016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A8821F5" w14:textId="59BBECD9" w:rsidR="007E7538" w:rsidRPr="00E5032E" w:rsidRDefault="0016376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6.05.2019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38B98B5" w14:textId="6F1BDF87" w:rsidR="007E7538" w:rsidRPr="00E5032E" w:rsidRDefault="0016376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1.10.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15F364B1" w14:textId="3B1A491D" w:rsidR="007E7538" w:rsidRPr="00E5032E" w:rsidRDefault="0016376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Order and Justice</w:t>
            </w:r>
          </w:p>
        </w:tc>
      </w:tr>
      <w:tr w:rsidR="003E6712" w:rsidRPr="00E5032E" w14:paraId="7FB8F62A" w14:textId="48B786C4" w:rsidTr="003E6712">
        <w:tc>
          <w:tcPr>
            <w:tcW w:w="1701" w:type="dxa"/>
            <w:tcBorders>
              <w:bottom w:val="nil"/>
              <w:right w:val="nil"/>
            </w:tcBorders>
          </w:tcPr>
          <w:p w14:paraId="2A4B18B7" w14:textId="318360CE" w:rsidR="007E7538" w:rsidRPr="00E5032E" w:rsidRDefault="007E7538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Luxembourg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1DFFE7C5" w14:textId="4CE9C193" w:rsidR="007E7538" w:rsidRPr="00D6022D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D6022D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0.06.1979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7D6B2862" w14:textId="3397C2A6" w:rsidR="007E7538" w:rsidRPr="00D6022D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D6022D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0.06.1979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12F9442C" w14:textId="53F051E0" w:rsidR="007E7538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7.06.1984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43B9DF66" w14:textId="48881FF1" w:rsidR="007E7538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Communist Party of Luxembourg</w:t>
            </w:r>
          </w:p>
        </w:tc>
      </w:tr>
      <w:tr w:rsidR="003E6712" w:rsidRPr="00E5032E" w14:paraId="72C5BF24" w14:textId="4CBC2FDC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75C8B393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F9DF43B" w14:textId="6828309A" w:rsidR="00D6022D" w:rsidRPr="00D6022D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D6022D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7.06.198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9AF4F94" w14:textId="04E4AD62" w:rsidR="00D6022D" w:rsidRPr="00D6022D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D6022D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7.06.198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58CB9EE" w14:textId="7897097F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8.06.198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6A84E2A9" w14:textId="43480B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Communist Party of Luxembourg</w:t>
            </w:r>
          </w:p>
        </w:tc>
      </w:tr>
      <w:tr w:rsidR="003E6712" w:rsidRPr="00E5032E" w14:paraId="60FB6FFE" w14:textId="06F86223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2742C68F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7C826CD" w14:textId="3D0F6C81" w:rsidR="00D6022D" w:rsidRPr="00D6022D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D6022D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8.06.198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48571EB" w14:textId="13C25B6C" w:rsidR="00D6022D" w:rsidRPr="00D6022D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D6022D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8.06.198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E703057" w14:textId="4FEB4D9D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2.06.199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01D98C0B" w14:textId="4C051585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Communist Party of Luxembourg; Action Committee for Democracy and Pension Justice</w:t>
            </w:r>
          </w:p>
        </w:tc>
      </w:tr>
      <w:tr w:rsidR="003E6712" w:rsidRPr="00E5032E" w14:paraId="20FD80E6" w14:textId="11DE45BC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29043CD1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29DD3BA" w14:textId="66B4A6C2" w:rsidR="00D6022D" w:rsidRPr="00D6022D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D6022D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2.06.199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BD04A15" w14:textId="3053FE87" w:rsidR="00D6022D" w:rsidRPr="00D6022D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D6022D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2.06.199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0B6D45C" w14:textId="5486B28F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6.199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1725F892" w14:textId="2EFE2129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Action Committee for Democracy and Pension Justice</w:t>
            </w:r>
          </w:p>
        </w:tc>
      </w:tr>
      <w:tr w:rsidR="00D6022D" w:rsidRPr="00E5032E" w14:paraId="3A05E2AF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79113529" w14:textId="77777777" w:rsidR="00D6022D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43151DE" w14:textId="14C192D7" w:rsidR="00D6022D" w:rsidRPr="00D6022D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D6022D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3.06.199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31E81C0" w14:textId="0308EB0F" w:rsidR="00D6022D" w:rsidRPr="00D6022D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D6022D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3.06.199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4645CE6" w14:textId="6EE40934" w:rsidR="00D6022D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6.200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694C953B" w14:textId="3D41FD96" w:rsidR="00D6022D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Action Committee for Democracy and Pension Justice</w:t>
            </w:r>
          </w:p>
        </w:tc>
      </w:tr>
      <w:tr w:rsidR="00D6022D" w:rsidRPr="00E5032E" w14:paraId="626192B9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0ED61CC8" w14:textId="77777777" w:rsidR="00D6022D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71AE9E4" w14:textId="15B7CC2B" w:rsidR="00D6022D" w:rsidRPr="00D6022D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D6022D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3.06.200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E8BA35F" w14:textId="7C6554C2" w:rsidR="00D6022D" w:rsidRPr="00D6022D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D6022D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3.06.200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E0761A7" w14:textId="33B0B5D1" w:rsidR="00D6022D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7.06.200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7C3A4477" w14:textId="1D3BF1CA" w:rsidR="00D6022D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Action Committee for Democracy and Pension Justice</w:t>
            </w:r>
          </w:p>
        </w:tc>
      </w:tr>
      <w:tr w:rsidR="00D6022D" w:rsidRPr="00E5032E" w14:paraId="4821FA25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5446A909" w14:textId="77777777" w:rsidR="00D6022D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5CF9257" w14:textId="3F924474" w:rsidR="00D6022D" w:rsidRPr="00D6022D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D6022D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07.06.200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72DE5CC" w14:textId="31C98E24" w:rsidR="00D6022D" w:rsidRPr="00D6022D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D6022D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07.06.200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6D5CD47" w14:textId="175A2839" w:rsidR="00D6022D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0.10.201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4330F489" w14:textId="35FDC901" w:rsidR="00D6022D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The Left; Alternative Democratic Reform Party</w:t>
            </w:r>
          </w:p>
        </w:tc>
      </w:tr>
      <w:tr w:rsidR="00D6022D" w:rsidRPr="00E5032E" w14:paraId="06597CDA" w14:textId="77777777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5A863721" w14:textId="77777777" w:rsidR="00D6022D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9FDD716" w14:textId="12DB89EC" w:rsidR="00D6022D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0.10.2013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A3148A0" w14:textId="70BED617" w:rsidR="00D6022D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FBBEF99" w14:textId="2754B22B" w:rsidR="00D6022D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4.10.201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47E3B9BE" w14:textId="6E6AC6D6" w:rsidR="00D6022D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The Left; Alternative Democratic Reform Party</w:t>
            </w:r>
          </w:p>
        </w:tc>
      </w:tr>
      <w:tr w:rsidR="003E6712" w:rsidRPr="00E5032E" w14:paraId="150931F0" w14:textId="26BDB728" w:rsidTr="003E6712">
        <w:tc>
          <w:tcPr>
            <w:tcW w:w="1701" w:type="dxa"/>
            <w:tcBorders>
              <w:bottom w:val="nil"/>
              <w:right w:val="nil"/>
            </w:tcBorders>
          </w:tcPr>
          <w:p w14:paraId="3846C93A" w14:textId="1D177522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Netherlands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0EA28F77" w14:textId="6263D413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8.09.1982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0D667019" w14:textId="1519789A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4.06.1984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2DE71479" w14:textId="04341604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1.05.1986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57284342" w14:textId="115E8B5C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Reformed Political League; Reformed Political Party</w:t>
            </w:r>
          </w:p>
        </w:tc>
      </w:tr>
      <w:tr w:rsidR="003E6712" w:rsidRPr="00E5032E" w14:paraId="78877B2B" w14:textId="3EA930FD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1CCD7EB5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282BA47" w14:textId="41C75ED6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1.05.1986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C30E513" w14:textId="3CDD595E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5.06.198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AD0D4FB" w14:textId="686BA3AB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6.09.198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7BC936F8" w14:textId="39ADDD22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Reformed Political Party</w:t>
            </w:r>
          </w:p>
        </w:tc>
      </w:tr>
      <w:tr w:rsidR="003E6712" w:rsidRPr="00E5032E" w14:paraId="70D5C855" w14:textId="714EB8DC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652AD13F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6AA3FE5" w14:textId="542BD9F2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3.05.199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C61FE25" w14:textId="5461C5DA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9.06.199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65FB5FF" w14:textId="23BFFFE9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6.05.199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7416B7FF" w14:textId="5163941D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Socialist Party; Reformed Political League; Centre Democrats; Reformed Political Party</w:t>
            </w:r>
          </w:p>
        </w:tc>
      </w:tr>
      <w:tr w:rsidR="003E6712" w:rsidRPr="00E5032E" w14:paraId="3354985E" w14:textId="269D9704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547356C5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7D4A100" w14:textId="7594498F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6.05.1998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3316A3E" w14:textId="04F9FD73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0.06.199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9C5C647" w14:textId="1FE91C30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5.05.200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06B74528" w14:textId="027CA7CF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Socialist Party; Reformed Political League; Reformed Political Party</w:t>
            </w:r>
          </w:p>
        </w:tc>
      </w:tr>
      <w:tr w:rsidR="003E6712" w:rsidRPr="00E5032E" w14:paraId="6CBB62F8" w14:textId="3FE4B4B2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02249921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1134747" w14:textId="2F0DDDD3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2.01.2003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BA242CA" w14:textId="695DB86F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0.06.200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AE9219D" w14:textId="347489C5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2.11.200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43F4EE1A" w14:textId="6984FBFD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 xml:space="preserve">Socialist Party; List </w:t>
            </w:r>
            <w:proofErr w:type="spellStart"/>
            <w:r>
              <w:rPr>
                <w:rFonts w:ascii="Times New Roman" w:hAnsi="Times New Roman"/>
                <w:sz w:val="20"/>
                <w:szCs w:val="18"/>
                <w:lang w:val="en-GB"/>
              </w:rPr>
              <w:t>Pim</w:t>
            </w:r>
            <w:proofErr w:type="spellEnd"/>
            <w:r>
              <w:rPr>
                <w:rFonts w:ascii="Times New Roman" w:hAnsi="Times New Roman"/>
                <w:sz w:val="20"/>
                <w:szCs w:val="18"/>
                <w:lang w:val="en-GB"/>
              </w:rPr>
              <w:t xml:space="preserve"> Fortuyn</w:t>
            </w:r>
          </w:p>
        </w:tc>
      </w:tr>
      <w:tr w:rsidR="00D6022D" w:rsidRPr="00E5032E" w14:paraId="56CFE546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16C60D10" w14:textId="77777777" w:rsidR="00D6022D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6EFEAB7" w14:textId="358FA12B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2.11.2006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D0C4864" w14:textId="06FE6BBD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4.06.200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B422355" w14:textId="470A6431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9.06.201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1352493A" w14:textId="17BC0FF4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Socialist Party; Party of Freedom; Party for the Animals; Reformed Political Party</w:t>
            </w:r>
          </w:p>
        </w:tc>
      </w:tr>
      <w:tr w:rsidR="00D6022D" w:rsidRPr="00E5032E" w14:paraId="56A1EB2A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009B98E8" w14:textId="77777777" w:rsidR="00D6022D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C45B407" w14:textId="2335966B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2.09.2012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9184FC7" w14:textId="176E04F2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4B96593" w14:textId="4A90D0B2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5.03.201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177AA1E7" w14:textId="36D8B50A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Socialist Party; Party of Freedom; Party for the Animals; Reformed Political Party; 50Plus</w:t>
            </w:r>
          </w:p>
        </w:tc>
      </w:tr>
      <w:tr w:rsidR="00D6022D" w:rsidRPr="00E5032E" w14:paraId="6EEB7B6B" w14:textId="77777777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1CC798B4" w14:textId="77777777" w:rsidR="00D6022D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03A0131" w14:textId="33708A04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5.03.2017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C4C7970" w14:textId="41B34B78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3.05.2019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CDB7FD9" w14:textId="6AC2C28B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7.03.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6BC49094" w14:textId="0A16C01D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Socialist Party; Party of Freedom; Forum for Democracy; Party for the Animals; Reformed Political Party; 50Plus</w:t>
            </w:r>
          </w:p>
        </w:tc>
      </w:tr>
      <w:tr w:rsidR="003E6712" w:rsidRPr="00E5032E" w14:paraId="7E0B2D4F" w14:textId="265F2254" w:rsidTr="003E6712">
        <w:tc>
          <w:tcPr>
            <w:tcW w:w="1701" w:type="dxa"/>
            <w:tcBorders>
              <w:bottom w:val="nil"/>
              <w:right w:val="nil"/>
            </w:tcBorders>
          </w:tcPr>
          <w:p w14:paraId="6BD0A340" w14:textId="3229D7E2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Poland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3E13C277" w14:textId="51B298F1" w:rsidR="00D6022D" w:rsidRPr="00E5032E" w:rsidRDefault="00F32DA9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1.10.2007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17181E95" w14:textId="53E5C97D" w:rsidR="00D6022D" w:rsidRPr="00E5032E" w:rsidRDefault="00F32DA9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7.06.2009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1359FB52" w14:textId="17D190D6" w:rsidR="00D6022D" w:rsidRPr="00E5032E" w:rsidRDefault="00F32DA9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9.10.2011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2AB4C3EA" w14:textId="05FEEB7A" w:rsidR="00D6022D" w:rsidRPr="00E5032E" w:rsidRDefault="00F32DA9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Law and Justice</w:t>
            </w:r>
          </w:p>
        </w:tc>
      </w:tr>
      <w:tr w:rsidR="003E6712" w:rsidRPr="00E5032E" w14:paraId="120B4864" w14:textId="73CCA1DA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0DD63C91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EDE4CBB" w14:textId="02EBABCA" w:rsidR="00D6022D" w:rsidRPr="00E5032E" w:rsidRDefault="00F32DA9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9.10.2011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1329BC4" w14:textId="309EAA0A" w:rsidR="00D6022D" w:rsidRPr="00E5032E" w:rsidRDefault="00F32DA9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D8E9587" w14:textId="6951AC57" w:rsidR="00D6022D" w:rsidRPr="00E5032E" w:rsidRDefault="00F32DA9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10.2015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0C6A0ABB" w14:textId="310F7AA4" w:rsidR="00D6022D" w:rsidRPr="00E5032E" w:rsidRDefault="00F32DA9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Law and Justice</w:t>
            </w:r>
          </w:p>
        </w:tc>
      </w:tr>
      <w:tr w:rsidR="003E6712" w:rsidRPr="00E5032E" w14:paraId="330C2BF4" w14:textId="35A9A0B4" w:rsidTr="003E6712">
        <w:tc>
          <w:tcPr>
            <w:tcW w:w="1701" w:type="dxa"/>
            <w:tcBorders>
              <w:bottom w:val="nil"/>
              <w:right w:val="nil"/>
            </w:tcBorders>
          </w:tcPr>
          <w:p w14:paraId="435F436D" w14:textId="4E2917B6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Portugal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38AA7AAC" w14:textId="22693104" w:rsidR="00D6022D" w:rsidRPr="00BB6341" w:rsidRDefault="00BB6341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BB6341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9.07.1987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7F30FCA9" w14:textId="16DB2AFD" w:rsidR="00D6022D" w:rsidRPr="00BB6341" w:rsidRDefault="00BB6341" w:rsidP="0032163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18"/>
                <w:lang w:val="en-GB"/>
              </w:rPr>
            </w:pPr>
            <w:r w:rsidRPr="00BB6341">
              <w:rPr>
                <w:rFonts w:ascii="Times New Roman" w:hAnsi="Times New Roman"/>
                <w:b/>
                <w:sz w:val="20"/>
                <w:szCs w:val="18"/>
                <w:lang w:val="en-GB"/>
              </w:rPr>
              <w:t>19.07.1987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1559D9FB" w14:textId="7FA35027" w:rsidR="00D6022D" w:rsidRPr="00E5032E" w:rsidRDefault="00BB634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6.10.1991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4786F002" w14:textId="4326238F" w:rsidR="00D6022D" w:rsidRPr="00E5032E" w:rsidRDefault="00BB634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Portuguese Communist Party</w:t>
            </w:r>
          </w:p>
        </w:tc>
      </w:tr>
      <w:tr w:rsidR="003E6712" w:rsidRPr="00E5032E" w14:paraId="3CF82C5D" w14:textId="1EB255AB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74FF0B33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75DA261" w14:textId="3786F02D" w:rsidR="00D6022D" w:rsidRPr="00E5032E" w:rsidRDefault="00BB634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6.10.1991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E2B5102" w14:textId="66C1DCC8" w:rsidR="00D6022D" w:rsidRPr="00E5032E" w:rsidRDefault="00BB634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2.06.199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ECF979D" w14:textId="25F5109C" w:rsidR="00D6022D" w:rsidRPr="00E5032E" w:rsidRDefault="00BB634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1.10.199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3A8D4BE6" w14:textId="677C4F67" w:rsidR="00D6022D" w:rsidRPr="00E5032E" w:rsidRDefault="00BB634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Unified Democratic Coalition</w:t>
            </w:r>
          </w:p>
        </w:tc>
      </w:tr>
      <w:tr w:rsidR="003E6712" w:rsidRPr="00E5032E" w14:paraId="22B3C9C0" w14:textId="59A59B08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17CACCD2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A205061" w14:textId="0CA96E3D" w:rsidR="00D6022D" w:rsidRPr="00E5032E" w:rsidRDefault="00BB634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1.10.1995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4B88D01" w14:textId="6CA8A92B" w:rsidR="00D6022D" w:rsidRPr="00E5032E" w:rsidRDefault="00BB634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6.199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7062B31" w14:textId="447AEE71" w:rsidR="00D6022D" w:rsidRPr="00E5032E" w:rsidRDefault="00BB634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0.10.199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41397200" w14:textId="24109B05" w:rsidR="00D6022D" w:rsidRPr="00E5032E" w:rsidRDefault="00BB634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Unified Democratic Coalition</w:t>
            </w:r>
          </w:p>
        </w:tc>
      </w:tr>
      <w:tr w:rsidR="00BB6341" w:rsidRPr="00E5032E" w14:paraId="1B773D13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09E6A37C" w14:textId="77777777" w:rsidR="00BB6341" w:rsidRPr="00E5032E" w:rsidRDefault="00BB634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01A7D1F" w14:textId="23F5637C" w:rsidR="00BB6341" w:rsidRDefault="00BB634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7.03.2002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33F0D7D" w14:textId="0269B6F3" w:rsidR="00BB6341" w:rsidRDefault="00BB634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6.200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4F55EBB" w14:textId="0746D5D3" w:rsidR="00BB6341" w:rsidRDefault="00BB634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0.02.200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34402279" w14:textId="3E3EC014" w:rsidR="00BB6341" w:rsidRDefault="00BB634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Left Bloc; Portuguese Communist Party</w:t>
            </w:r>
          </w:p>
        </w:tc>
      </w:tr>
      <w:tr w:rsidR="00BB6341" w:rsidRPr="00E5032E" w14:paraId="5B0D2302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74CDA861" w14:textId="77777777" w:rsidR="00BB6341" w:rsidRPr="00E5032E" w:rsidRDefault="00BB634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0C174F9" w14:textId="5ED48378" w:rsidR="00BB6341" w:rsidRDefault="00BB634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0.02.2005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8B11EF0" w14:textId="66F96EDF" w:rsidR="00BB6341" w:rsidRDefault="00BB634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7.06.200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DFCDD03" w14:textId="38CB750E" w:rsidR="00BB6341" w:rsidRDefault="00BB634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7.09.200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18B7B7A6" w14:textId="0104FDA0" w:rsidR="00BB6341" w:rsidRDefault="00BB634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Left Bloc; Portuguese Communist Party</w:t>
            </w:r>
          </w:p>
        </w:tc>
      </w:tr>
      <w:tr w:rsidR="00BB6341" w:rsidRPr="00E5032E" w14:paraId="37E8DB36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3A8CC1F7" w14:textId="77777777" w:rsidR="00BB6341" w:rsidRPr="00E5032E" w:rsidRDefault="00BB634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4FA018A" w14:textId="069F13AA" w:rsidR="00BB6341" w:rsidRDefault="00BB634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5.06.2011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619D8AF" w14:textId="5F11DCD9" w:rsidR="00BB6341" w:rsidRDefault="00BB634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89A8B56" w14:textId="2FFE2B70" w:rsidR="00BB6341" w:rsidRDefault="00BB634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4.10.201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0BE05350" w14:textId="3BFEF036" w:rsidR="00BB6341" w:rsidRDefault="00BB634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Left Bloc; Portuguese Communist Party</w:t>
            </w:r>
          </w:p>
        </w:tc>
      </w:tr>
      <w:tr w:rsidR="00BB6341" w:rsidRPr="00E5032E" w14:paraId="3EBD935D" w14:textId="77777777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0381BCE8" w14:textId="77777777" w:rsidR="00BB6341" w:rsidRPr="00E5032E" w:rsidRDefault="00BB634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338BC7E" w14:textId="1F0E2A5F" w:rsidR="00BB6341" w:rsidRDefault="00BB634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4.10.2015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2A3E7B1" w14:textId="22278E53" w:rsidR="00BB6341" w:rsidRDefault="00BB634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6.05.2019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4FC5ACC" w14:textId="62AD3626" w:rsidR="00BB6341" w:rsidRDefault="00BB634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6.10.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10343AB9" w14:textId="552C7784" w:rsidR="00BB6341" w:rsidRDefault="00BB634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Left Bloc; Portuguese Communist Party</w:t>
            </w:r>
          </w:p>
        </w:tc>
      </w:tr>
      <w:tr w:rsidR="003E6712" w:rsidRPr="00E5032E" w14:paraId="79C48183" w14:textId="53D739A6" w:rsidTr="003E6712">
        <w:tc>
          <w:tcPr>
            <w:tcW w:w="1701" w:type="dxa"/>
            <w:tcBorders>
              <w:bottom w:val="nil"/>
              <w:right w:val="nil"/>
            </w:tcBorders>
          </w:tcPr>
          <w:p w14:paraId="664F8125" w14:textId="5A3F1223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Romania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131A63B4" w14:textId="2604EAA0" w:rsidR="00D6022D" w:rsidRPr="00E5032E" w:rsidRDefault="00627E0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30.11.2008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766F9C25" w14:textId="35F2BD0A" w:rsidR="00D6022D" w:rsidRPr="00E5032E" w:rsidRDefault="00627E0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7.06.2009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32C63AA4" w14:textId="69258500" w:rsidR="00D6022D" w:rsidRPr="00E5032E" w:rsidRDefault="00627E0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9.12.2012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02CB725F" w14:textId="5F6C4596" w:rsidR="00D6022D" w:rsidRPr="00E5032E" w:rsidRDefault="00627E0B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—</w:t>
            </w:r>
          </w:p>
        </w:tc>
      </w:tr>
      <w:tr w:rsidR="003E6712" w:rsidRPr="00E5032E" w14:paraId="20CCE926" w14:textId="51EF4A8D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02A979ED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AB72BFA" w14:textId="2B8D6282" w:rsidR="00D6022D" w:rsidRPr="00E5032E" w:rsidRDefault="00627E0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9.12.2012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01ED61D" w14:textId="1C082BC1" w:rsidR="00D6022D" w:rsidRPr="00E5032E" w:rsidRDefault="00627E0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A08DB2B" w14:textId="074DDDBF" w:rsidR="00D6022D" w:rsidRPr="00E5032E" w:rsidRDefault="00627E0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1.12.201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640BEB39" w14:textId="5140A694" w:rsidR="00D6022D" w:rsidRPr="00E5032E" w:rsidRDefault="00627E0B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—</w:t>
            </w:r>
          </w:p>
        </w:tc>
      </w:tr>
      <w:tr w:rsidR="003E6712" w:rsidRPr="00E5032E" w14:paraId="7A367FCC" w14:textId="384BDF0C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70191930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DE84418" w14:textId="5E432140" w:rsidR="00D6022D" w:rsidRPr="00E5032E" w:rsidRDefault="00627E0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1.12.2016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28917B9" w14:textId="0BE7D8CB" w:rsidR="00D6022D" w:rsidRPr="00E5032E" w:rsidRDefault="00627E0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6.05.2019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05FE73B" w14:textId="1A280861" w:rsidR="00D6022D" w:rsidRPr="00E5032E" w:rsidRDefault="00627E0B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6.12.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51B89411" w14:textId="0CD63534" w:rsidR="00D6022D" w:rsidRPr="00E5032E" w:rsidRDefault="00627E0B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—</w:t>
            </w:r>
          </w:p>
        </w:tc>
      </w:tr>
      <w:tr w:rsidR="003E6712" w:rsidRPr="00E5032E" w14:paraId="1BB2E04C" w14:textId="31153FAC" w:rsidTr="003E6712">
        <w:tc>
          <w:tcPr>
            <w:tcW w:w="1701" w:type="dxa"/>
            <w:tcBorders>
              <w:bottom w:val="nil"/>
              <w:right w:val="nil"/>
            </w:tcBorders>
          </w:tcPr>
          <w:p w14:paraId="17D1AC40" w14:textId="2A06A4D9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Slovakia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61C9CDC4" w14:textId="50C02274" w:rsidR="00D6022D" w:rsidRPr="00E5032E" w:rsidRDefault="00741086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7.06.2006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15E7D317" w14:textId="5E4E106B" w:rsidR="00D6022D" w:rsidRPr="00E5032E" w:rsidRDefault="00741086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6.06.2009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7999C8A2" w14:textId="4D662B0F" w:rsidR="00D6022D" w:rsidRPr="00E5032E" w:rsidRDefault="00741086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2.06.2010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173867C1" w14:textId="10999E1A" w:rsidR="00D6022D" w:rsidRPr="00E5032E" w:rsidRDefault="00741086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Slovak National Party</w:t>
            </w:r>
          </w:p>
        </w:tc>
      </w:tr>
      <w:tr w:rsidR="003E6712" w:rsidRPr="00E5032E" w14:paraId="49A89F01" w14:textId="69F1086A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38537763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517D825" w14:textId="45676193" w:rsidR="00D6022D" w:rsidRPr="00E5032E" w:rsidRDefault="00741086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0.03.2012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ECBF2B6" w14:textId="5C0344F7" w:rsidR="00D6022D" w:rsidRPr="00E5032E" w:rsidRDefault="00741086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4.05.201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12AFFEA" w14:textId="0D2B78C8" w:rsidR="00D6022D" w:rsidRPr="00E5032E" w:rsidRDefault="00741086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5.03.201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5EDCB847" w14:textId="5F643392" w:rsidR="00D6022D" w:rsidRPr="00E5032E" w:rsidRDefault="00741086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Freedom and Solidarity</w:t>
            </w:r>
          </w:p>
        </w:tc>
      </w:tr>
      <w:tr w:rsidR="003E6712" w:rsidRPr="00E5032E" w14:paraId="1C8A7C7A" w14:textId="5496599A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64E8D1E3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2C8DA37" w14:textId="7641BA24" w:rsidR="00D6022D" w:rsidRPr="00E5032E" w:rsidRDefault="00741086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5.03.2016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E684745" w14:textId="25037714" w:rsidR="00D6022D" w:rsidRPr="00E5032E" w:rsidRDefault="00741086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2019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183135D" w14:textId="2766CDC4" w:rsidR="00D6022D" w:rsidRPr="00E5032E" w:rsidRDefault="00741086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9.02.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26F852AC" w14:textId="44438F7D" w:rsidR="00D6022D" w:rsidRPr="00E5032E" w:rsidRDefault="00741086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 xml:space="preserve">Freedom and Solidarity; Slovak National Party; </w:t>
            </w:r>
            <w:proofErr w:type="spellStart"/>
            <w:r>
              <w:rPr>
                <w:rFonts w:ascii="Times New Roman" w:hAnsi="Times New Roman"/>
                <w:sz w:val="20"/>
                <w:szCs w:val="18"/>
                <w:lang w:val="en-GB"/>
              </w:rPr>
              <w:t>Kotleba</w:t>
            </w:r>
            <w:proofErr w:type="spellEnd"/>
            <w:r>
              <w:rPr>
                <w:rFonts w:ascii="Times New Roman" w:hAnsi="Times New Roman"/>
                <w:sz w:val="20"/>
                <w:szCs w:val="18"/>
                <w:lang w:val="en-GB"/>
              </w:rPr>
              <w:t xml:space="preserve"> – People’s Party Our Slovakia; We Are Family</w:t>
            </w:r>
          </w:p>
        </w:tc>
      </w:tr>
      <w:tr w:rsidR="003E6712" w:rsidRPr="00E5032E" w14:paraId="3471B970" w14:textId="1F884F47" w:rsidTr="003E6712">
        <w:tc>
          <w:tcPr>
            <w:tcW w:w="1701" w:type="dxa"/>
            <w:tcBorders>
              <w:bottom w:val="nil"/>
              <w:right w:val="nil"/>
            </w:tcBorders>
          </w:tcPr>
          <w:p w14:paraId="07D615D0" w14:textId="7A29C16A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Slovenia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3B0F8219" w14:textId="785483FB" w:rsidR="00D6022D" w:rsidRPr="00E5032E" w:rsidRDefault="00CD723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1.09.2008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5CFEDDBF" w14:textId="602D9411" w:rsidR="00D6022D" w:rsidRPr="00E5032E" w:rsidRDefault="00CD723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7.06.2009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388DD6AF" w14:textId="0FABCC61" w:rsidR="00D6022D" w:rsidRPr="00E5032E" w:rsidRDefault="00CD723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4.12.2011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4B561283" w14:textId="44041FA6" w:rsidR="00D6022D" w:rsidRPr="00E5032E" w:rsidRDefault="00CD723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Slovenian National Party</w:t>
            </w:r>
          </w:p>
        </w:tc>
      </w:tr>
      <w:tr w:rsidR="003E6712" w:rsidRPr="00E5032E" w14:paraId="40BD2114" w14:textId="4010FC83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09E3CA91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2DEDE18" w14:textId="26C8BA6B" w:rsidR="00D6022D" w:rsidRPr="00E5032E" w:rsidRDefault="00CD723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4.12.2011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AFAE1C9" w14:textId="7BD83973" w:rsidR="00D6022D" w:rsidRPr="00E5032E" w:rsidRDefault="00CD723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5B4B629" w14:textId="7C346741" w:rsidR="00D6022D" w:rsidRPr="00E5032E" w:rsidRDefault="00CD723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7.2014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66B40E05" w14:textId="016A1FD4" w:rsidR="00D6022D" w:rsidRPr="00E5032E" w:rsidRDefault="00CD723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—</w:t>
            </w:r>
          </w:p>
        </w:tc>
      </w:tr>
      <w:tr w:rsidR="003E6712" w:rsidRPr="00E5032E" w14:paraId="41BCBDD7" w14:textId="6764E297" w:rsidTr="003E6712">
        <w:tc>
          <w:tcPr>
            <w:tcW w:w="1701" w:type="dxa"/>
            <w:tcBorders>
              <w:bottom w:val="nil"/>
              <w:right w:val="nil"/>
            </w:tcBorders>
          </w:tcPr>
          <w:p w14:paraId="46031F90" w14:textId="38969C0E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Spain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00DEBA5F" w14:textId="5A8C4A6A" w:rsidR="00D6022D" w:rsidRPr="00E5032E" w:rsidRDefault="00A01D4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2.06.1986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7BA086EE" w14:textId="15A8BB23" w:rsidR="00D6022D" w:rsidRPr="00E5032E" w:rsidRDefault="00A01D4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0.07.1987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5865500C" w14:textId="47D456FA" w:rsidR="00D6022D" w:rsidRPr="00E5032E" w:rsidRDefault="00A01D4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9.10.1989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2455A9FA" w14:textId="7CC235DC" w:rsidR="00D6022D" w:rsidRPr="00E5032E" w:rsidRDefault="00A01D4E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United Left</w:t>
            </w:r>
          </w:p>
        </w:tc>
      </w:tr>
      <w:tr w:rsidR="003E6712" w:rsidRPr="00E5032E" w14:paraId="72FFFAEF" w14:textId="05669D9C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00CBC703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49E72C4" w14:textId="5757767F" w:rsidR="00D6022D" w:rsidRPr="00E5032E" w:rsidRDefault="00A01D4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6.06.1993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DA59747" w14:textId="68F3E1E4" w:rsidR="00D6022D" w:rsidRPr="00E5032E" w:rsidRDefault="00A01D4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2.06.199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4A96E7A" w14:textId="2B9601E5" w:rsidR="00D6022D" w:rsidRPr="00E5032E" w:rsidRDefault="00A01D4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3.03.199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4CB92F94" w14:textId="2E3FC5E0" w:rsidR="00D6022D" w:rsidRPr="00E5032E" w:rsidRDefault="00A01D4E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United Left</w:t>
            </w:r>
          </w:p>
        </w:tc>
      </w:tr>
      <w:tr w:rsidR="003E6712" w:rsidRPr="00E5032E" w14:paraId="63E9827C" w14:textId="77632CA9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4CC91A7B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A09C72F" w14:textId="055A3F23" w:rsidR="00D6022D" w:rsidRPr="00E5032E" w:rsidRDefault="00A01D4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3.03.1996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42B427F" w14:textId="200FADB7" w:rsidR="00D6022D" w:rsidRPr="00E5032E" w:rsidRDefault="00A01D4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6.199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AA2D59B" w14:textId="22E544BD" w:rsidR="00D6022D" w:rsidRPr="00E5032E" w:rsidRDefault="00A01D4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2.03.200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32B53ED0" w14:textId="17AEC9DE" w:rsidR="00D6022D" w:rsidRPr="00E5032E" w:rsidRDefault="00A01D4E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United Left; Galician Nationalist Bloc</w:t>
            </w:r>
          </w:p>
        </w:tc>
      </w:tr>
      <w:tr w:rsidR="003E6712" w:rsidRPr="00E5032E" w14:paraId="6B799645" w14:textId="6E378F4C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103FAD76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5EE363F" w14:textId="5CBE6071" w:rsidR="00D6022D" w:rsidRPr="00E5032E" w:rsidRDefault="00A01D4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4.03.200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EA3F96F" w14:textId="40B40F33" w:rsidR="00D6022D" w:rsidRPr="00E5032E" w:rsidRDefault="00A01D4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6.200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3A4FC8E" w14:textId="1762CCFF" w:rsidR="00D6022D" w:rsidRPr="00E5032E" w:rsidRDefault="00A01D4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9.03.200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6481395D" w14:textId="193E5D9B" w:rsidR="00D6022D" w:rsidRPr="00E5032E" w:rsidRDefault="00A01D4E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United Left; Galician Nationalist Bloc</w:t>
            </w:r>
          </w:p>
        </w:tc>
      </w:tr>
      <w:tr w:rsidR="00A3106A" w:rsidRPr="00E5032E" w14:paraId="53BB4D69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6E0D23C3" w14:textId="77777777" w:rsidR="00A3106A" w:rsidRPr="00E5032E" w:rsidRDefault="00A3106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921EA47" w14:textId="597BD47A" w:rsidR="00A3106A" w:rsidRPr="00E5032E" w:rsidRDefault="00A01D4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9.03.2008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52551C6" w14:textId="409F9BB9" w:rsidR="00A3106A" w:rsidRPr="00E5032E" w:rsidRDefault="00A01D4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7.06.200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3BF0AAC" w14:textId="6B1CC9DB" w:rsidR="00A3106A" w:rsidRPr="00E5032E" w:rsidRDefault="00A01D4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0.11.201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43093822" w14:textId="6E470847" w:rsidR="00A3106A" w:rsidRPr="00E5032E" w:rsidRDefault="00A01D4E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United Left; Galician Nationalist Bloc</w:t>
            </w:r>
          </w:p>
        </w:tc>
      </w:tr>
      <w:tr w:rsidR="00A3106A" w:rsidRPr="00E5032E" w14:paraId="49565DAC" w14:textId="77777777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5395A5E9" w14:textId="77777777" w:rsidR="00A3106A" w:rsidRPr="00E5032E" w:rsidRDefault="00A3106A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F0AC3A5" w14:textId="36A26D8F" w:rsidR="00A3106A" w:rsidRPr="00E5032E" w:rsidRDefault="00A01D4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0.11.2011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B006F47" w14:textId="6A405C81" w:rsidR="00A3106A" w:rsidRPr="00E5032E" w:rsidRDefault="00A01D4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AB9C491" w14:textId="55DF19D8" w:rsidR="00A3106A" w:rsidRPr="00E5032E" w:rsidRDefault="00A01D4E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0.12.2015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73B6DD58" w14:textId="3AA6E38D" w:rsidR="00A3106A" w:rsidRPr="00E5032E" w:rsidRDefault="00A01D4E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United Left; Galician Nationalist Bloc</w:t>
            </w:r>
          </w:p>
        </w:tc>
      </w:tr>
      <w:tr w:rsidR="003E6712" w:rsidRPr="00E5032E" w14:paraId="65511D07" w14:textId="4C828E35" w:rsidTr="003E6712">
        <w:tc>
          <w:tcPr>
            <w:tcW w:w="1701" w:type="dxa"/>
            <w:tcBorders>
              <w:bottom w:val="nil"/>
              <w:right w:val="nil"/>
            </w:tcBorders>
          </w:tcPr>
          <w:p w14:paraId="3286C83B" w14:textId="30EEA99A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Sweden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77BC6050" w14:textId="646B6075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1.09.1998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10C7D7F3" w14:textId="7F4DA41C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6.1999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5DB4348E" w14:textId="0D5BBC3A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5.09.2002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479676E6" w14:textId="055B8FF3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Left Party</w:t>
            </w:r>
          </w:p>
        </w:tc>
      </w:tr>
      <w:tr w:rsidR="003E6712" w:rsidRPr="00E5032E" w14:paraId="1C445A72" w14:textId="725C21C1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73D36F87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16A9405" w14:textId="07D15D46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5.09.2002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0BD2E9A" w14:textId="2BFBAFB2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3.06.200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4B198EC" w14:textId="05FF292E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7.09.200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5387DEE6" w14:textId="24B4DAFD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Left Party</w:t>
            </w:r>
          </w:p>
        </w:tc>
      </w:tr>
      <w:tr w:rsidR="003E6712" w:rsidRPr="00E5032E" w14:paraId="32EB807B" w14:textId="1E7F0C14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054E908C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20C0920" w14:textId="546C233A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7.09.2006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2C6E84B" w14:textId="1604BC9D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7.06.200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3CA4CA6" w14:textId="61C92444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9.09.201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0AFF0BAC" w14:textId="094139A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Left Party</w:t>
            </w:r>
          </w:p>
        </w:tc>
      </w:tr>
      <w:tr w:rsidR="003E6712" w:rsidRPr="00E5032E" w14:paraId="10586B45" w14:textId="756F85FF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0FACB20C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F373526" w14:textId="6BAA8E07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9.09.2010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3FED4E3" w14:textId="4EF4418B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239D976" w14:textId="603A4380" w:rsidR="00D6022D" w:rsidRPr="00E5032E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4.09.201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52747089" w14:textId="415E374C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Left Party; Sweden Democrats</w:t>
            </w:r>
          </w:p>
        </w:tc>
      </w:tr>
      <w:tr w:rsidR="00D6022D" w:rsidRPr="00E5032E" w14:paraId="23CB52DA" w14:textId="77777777" w:rsidTr="003E6712"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50EBDAA3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32F8E43" w14:textId="0A1F29AD" w:rsidR="00D6022D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9.09.2018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2715B28" w14:textId="2A4D52D0" w:rsidR="00D6022D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6.05.2019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1C2FDED" w14:textId="12FC5751" w:rsidR="00D6022D" w:rsidRDefault="00D6022D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1.09.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</w:tcPr>
          <w:p w14:paraId="10944943" w14:textId="39F08AC5" w:rsidR="00D6022D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Left Party: Sweden Democrats</w:t>
            </w:r>
          </w:p>
        </w:tc>
      </w:tr>
      <w:tr w:rsidR="003E6712" w:rsidRPr="00E5032E" w14:paraId="3A4EEFA3" w14:textId="580E1CFF" w:rsidTr="003E6712">
        <w:tc>
          <w:tcPr>
            <w:tcW w:w="1701" w:type="dxa"/>
            <w:tcBorders>
              <w:bottom w:val="nil"/>
              <w:right w:val="nil"/>
            </w:tcBorders>
          </w:tcPr>
          <w:p w14:paraId="2B180305" w14:textId="69E514D4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United Kingdom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53389F32" w14:textId="475802EC" w:rsidR="00D6022D" w:rsidRPr="00E5032E" w:rsidRDefault="00E345C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9.06.1983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3E402CD6" w14:textId="25399F21" w:rsidR="00D6022D" w:rsidRPr="00E5032E" w:rsidRDefault="00E345C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4.06.1984</w:t>
            </w:r>
          </w:p>
        </w:tc>
        <w:tc>
          <w:tcPr>
            <w:tcW w:w="1794" w:type="dxa"/>
            <w:tcBorders>
              <w:left w:val="nil"/>
              <w:bottom w:val="nil"/>
              <w:right w:val="nil"/>
            </w:tcBorders>
          </w:tcPr>
          <w:p w14:paraId="3F04E842" w14:textId="3CB22958" w:rsidR="00D6022D" w:rsidRPr="00E5032E" w:rsidRDefault="00E345C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1.06.1987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14:paraId="307B4BB0" w14:textId="66EB4D25" w:rsidR="00D6022D" w:rsidRPr="00E5032E" w:rsidRDefault="00E345C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Labour Party; Conservative Party</w:t>
            </w:r>
          </w:p>
        </w:tc>
      </w:tr>
      <w:tr w:rsidR="003E6712" w:rsidRPr="00E5032E" w14:paraId="31524367" w14:textId="05136BBE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014C1AE2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FAFFB55" w14:textId="27F991CC" w:rsidR="00D6022D" w:rsidRPr="00E5032E" w:rsidRDefault="00E345C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1.06.1987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7D49E4A9" w14:textId="3450C2D2" w:rsidR="00D6022D" w:rsidRPr="00E5032E" w:rsidRDefault="00E345C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5.06.198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6D62B92" w14:textId="25480495" w:rsidR="00D6022D" w:rsidRPr="00E5032E" w:rsidRDefault="00E345C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9.04.199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55191277" w14:textId="5284E514" w:rsidR="00D6022D" w:rsidRPr="00E5032E" w:rsidRDefault="00E345C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Conservative Party</w:t>
            </w:r>
          </w:p>
        </w:tc>
      </w:tr>
      <w:tr w:rsidR="003E6712" w:rsidRPr="00E5032E" w14:paraId="60B1FE5F" w14:textId="3DE65325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3BF08535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5332457" w14:textId="401ED887" w:rsidR="00D6022D" w:rsidRPr="00E5032E" w:rsidRDefault="00E345C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9.04.1992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605C82A" w14:textId="3CCC0886" w:rsidR="00D6022D" w:rsidRPr="00E5032E" w:rsidRDefault="00E345C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6.09.199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6DCD3B2" w14:textId="0E7119D1" w:rsidR="00D6022D" w:rsidRPr="00E5032E" w:rsidRDefault="00E345C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1.05.199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48108C35" w14:textId="5BA17FCD" w:rsidR="00D6022D" w:rsidRPr="00E5032E" w:rsidRDefault="00E345C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Conservative Party; Democratic Unionist Party</w:t>
            </w:r>
          </w:p>
        </w:tc>
      </w:tr>
      <w:tr w:rsidR="003E6712" w:rsidRPr="00E5032E" w14:paraId="07266D48" w14:textId="3DDF97F5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277870E2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528F56EE" w14:textId="6DF96D68" w:rsidR="00D6022D" w:rsidRPr="00E5032E" w:rsidRDefault="00E345C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1.05.1997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006D794" w14:textId="22FC4E19" w:rsidR="00D6022D" w:rsidRPr="00E5032E" w:rsidRDefault="00E345C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0.06.199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18930EC" w14:textId="4DB7F21A" w:rsidR="00D6022D" w:rsidRPr="00E5032E" w:rsidRDefault="00E345C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7.06.200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45D56F84" w14:textId="0B828260" w:rsidR="00D6022D" w:rsidRPr="00E5032E" w:rsidRDefault="00E345C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We Ourselves; Conservative Party; Democratic Unionist Party</w:t>
            </w:r>
          </w:p>
        </w:tc>
      </w:tr>
      <w:tr w:rsidR="003E6712" w:rsidRPr="00E5032E" w14:paraId="02BD02F5" w14:textId="2823E8CE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683B28B0" w14:textId="77777777" w:rsidR="00D6022D" w:rsidRPr="00E5032E" w:rsidRDefault="00D6022D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094E2DC" w14:textId="58CF508A" w:rsidR="00D6022D" w:rsidRPr="00E5032E" w:rsidRDefault="00E345C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7.06.2001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2ACFD7E8" w14:textId="5F8A8B0B" w:rsidR="00D6022D" w:rsidRPr="00E5032E" w:rsidRDefault="00E345C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0.06.200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029AABCA" w14:textId="19E554FE" w:rsidR="00D6022D" w:rsidRPr="00E5032E" w:rsidRDefault="00E345C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5.05.200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04A6F61D" w14:textId="52C1C33B" w:rsidR="00D6022D" w:rsidRPr="00E5032E" w:rsidRDefault="00E345C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We Ourselves; Conservative Party; Democratic Unionist Party</w:t>
            </w:r>
          </w:p>
        </w:tc>
      </w:tr>
      <w:tr w:rsidR="00E345C1" w:rsidRPr="00E5032E" w14:paraId="4D1DC4E1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1E6C14B2" w14:textId="77777777" w:rsidR="00E345C1" w:rsidRPr="00E5032E" w:rsidRDefault="00E345C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3362AE7B" w14:textId="2B3669C7" w:rsidR="00E345C1" w:rsidRDefault="00E345C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5.05.2005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BCC78E7" w14:textId="60153731" w:rsidR="00E345C1" w:rsidRDefault="00E345C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4.06.2009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E47160E" w14:textId="54D5ACE5" w:rsidR="00E345C1" w:rsidRDefault="00E345C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6.05.201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2825CC5D" w14:textId="7319D588" w:rsidR="00E345C1" w:rsidRDefault="00E345C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Conservative Party</w:t>
            </w:r>
          </w:p>
        </w:tc>
      </w:tr>
      <w:tr w:rsidR="00E345C1" w:rsidRPr="00E5032E" w14:paraId="083E96D5" w14:textId="77777777" w:rsidTr="003E6712">
        <w:tc>
          <w:tcPr>
            <w:tcW w:w="1701" w:type="dxa"/>
            <w:tcBorders>
              <w:top w:val="nil"/>
              <w:bottom w:val="nil"/>
              <w:right w:val="nil"/>
            </w:tcBorders>
          </w:tcPr>
          <w:p w14:paraId="069A6CA4" w14:textId="77777777" w:rsidR="00E345C1" w:rsidRPr="00E5032E" w:rsidRDefault="00E345C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6D469376" w14:textId="1957EB4E" w:rsidR="00E345C1" w:rsidRDefault="00E345C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6.05.2010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4794056F" w14:textId="29988E3B" w:rsidR="00E345C1" w:rsidRDefault="00E345C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5.05.2014</w:t>
            </w: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</w:tcPr>
          <w:p w14:paraId="14A15F00" w14:textId="1CECA47B" w:rsidR="00E345C1" w:rsidRDefault="00E345C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7.05.201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14:paraId="0DC63727" w14:textId="5DB5AE9D" w:rsidR="00E345C1" w:rsidRDefault="00E345C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Conservative Party</w:t>
            </w:r>
          </w:p>
        </w:tc>
      </w:tr>
      <w:tr w:rsidR="00E345C1" w:rsidRPr="00E5032E" w14:paraId="38ED893D" w14:textId="77777777" w:rsidTr="003E6712">
        <w:tc>
          <w:tcPr>
            <w:tcW w:w="1701" w:type="dxa"/>
            <w:tcBorders>
              <w:top w:val="nil"/>
              <w:right w:val="nil"/>
            </w:tcBorders>
          </w:tcPr>
          <w:p w14:paraId="7E8AED03" w14:textId="77777777" w:rsidR="00E345C1" w:rsidRPr="00E5032E" w:rsidRDefault="00E345C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</w:p>
        </w:tc>
        <w:tc>
          <w:tcPr>
            <w:tcW w:w="1794" w:type="dxa"/>
            <w:tcBorders>
              <w:top w:val="nil"/>
              <w:left w:val="nil"/>
              <w:right w:val="nil"/>
            </w:tcBorders>
          </w:tcPr>
          <w:p w14:paraId="32B37E82" w14:textId="3378B3B3" w:rsidR="00E345C1" w:rsidRDefault="00E345C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08.06.2017</w:t>
            </w:r>
          </w:p>
        </w:tc>
        <w:tc>
          <w:tcPr>
            <w:tcW w:w="1794" w:type="dxa"/>
            <w:tcBorders>
              <w:top w:val="nil"/>
              <w:left w:val="nil"/>
              <w:right w:val="nil"/>
            </w:tcBorders>
          </w:tcPr>
          <w:p w14:paraId="2B0902CA" w14:textId="466D786A" w:rsidR="00E345C1" w:rsidRDefault="00E345C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23.05.2019</w:t>
            </w:r>
          </w:p>
        </w:tc>
        <w:tc>
          <w:tcPr>
            <w:tcW w:w="1794" w:type="dxa"/>
            <w:tcBorders>
              <w:top w:val="nil"/>
              <w:left w:val="nil"/>
              <w:right w:val="nil"/>
            </w:tcBorders>
          </w:tcPr>
          <w:p w14:paraId="13BCD6C1" w14:textId="7AE86687" w:rsidR="00E345C1" w:rsidRDefault="00E345C1" w:rsidP="0032163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12.12.2019</w:t>
            </w:r>
          </w:p>
        </w:tc>
        <w:tc>
          <w:tcPr>
            <w:tcW w:w="1984" w:type="dxa"/>
            <w:tcBorders>
              <w:top w:val="nil"/>
              <w:left w:val="nil"/>
            </w:tcBorders>
          </w:tcPr>
          <w:p w14:paraId="4E8755A5" w14:textId="65F3E983" w:rsidR="00E345C1" w:rsidRDefault="00E345C1" w:rsidP="00321636">
            <w:pPr>
              <w:spacing w:after="0" w:line="240" w:lineRule="auto"/>
              <w:rPr>
                <w:rFonts w:ascii="Times New Roman" w:hAnsi="Times New Roman"/>
                <w:sz w:val="20"/>
                <w:szCs w:val="18"/>
                <w:lang w:val="en-GB"/>
              </w:rPr>
            </w:pPr>
            <w:r>
              <w:rPr>
                <w:rFonts w:ascii="Times New Roman" w:hAnsi="Times New Roman"/>
                <w:sz w:val="20"/>
                <w:szCs w:val="18"/>
                <w:lang w:val="en-GB"/>
              </w:rPr>
              <w:t>We Ourselves; Conservative Party; Democratic Unionist Party</w:t>
            </w:r>
          </w:p>
        </w:tc>
      </w:tr>
    </w:tbl>
    <w:p w14:paraId="4C7D8EBB" w14:textId="64B241B6" w:rsidR="007E7538" w:rsidRPr="00BE655F" w:rsidRDefault="007E7538" w:rsidP="007E7538">
      <w:pPr>
        <w:spacing w:after="160" w:line="259" w:lineRule="auto"/>
        <w:jc w:val="both"/>
        <w:rPr>
          <w:rFonts w:ascii="Times New Roman" w:hAnsi="Times New Roman"/>
          <w:sz w:val="20"/>
          <w:szCs w:val="18"/>
          <w:lang w:val="en-GB"/>
        </w:rPr>
      </w:pPr>
      <w:r w:rsidRPr="007E7538">
        <w:rPr>
          <w:rFonts w:ascii="Times New Roman" w:hAnsi="Times New Roman"/>
          <w:i/>
          <w:sz w:val="20"/>
          <w:szCs w:val="18"/>
          <w:lang w:val="en-GB"/>
        </w:rPr>
        <w:t>Notes:</w:t>
      </w:r>
      <w:r w:rsidR="00BE655F">
        <w:rPr>
          <w:rFonts w:ascii="Times New Roman" w:hAnsi="Times New Roman"/>
          <w:sz w:val="20"/>
          <w:szCs w:val="18"/>
          <w:lang w:val="en-GB"/>
        </w:rPr>
        <w:t xml:space="preserve"> </w:t>
      </w:r>
      <w:r w:rsidR="00726AE8">
        <w:rPr>
          <w:rFonts w:ascii="Times New Roman" w:hAnsi="Times New Roman"/>
          <w:sz w:val="20"/>
          <w:szCs w:val="18"/>
          <w:lang w:val="en-GB"/>
        </w:rPr>
        <w:t xml:space="preserve">National elections are dropped when no EP election took place between two national elections. </w:t>
      </w:r>
      <w:r w:rsidR="00D3126B">
        <w:rPr>
          <w:rFonts w:ascii="Times New Roman" w:hAnsi="Times New Roman"/>
          <w:sz w:val="20"/>
          <w:szCs w:val="18"/>
          <w:lang w:val="en-GB"/>
        </w:rPr>
        <w:t>National election dates and n</w:t>
      </w:r>
      <w:r w:rsidR="00BE655F">
        <w:rPr>
          <w:rFonts w:ascii="Times New Roman" w:hAnsi="Times New Roman"/>
          <w:sz w:val="20"/>
          <w:szCs w:val="18"/>
          <w:lang w:val="en-GB"/>
        </w:rPr>
        <w:t xml:space="preserve">ames of Eurosceptic parties are taken from </w:t>
      </w:r>
      <w:r w:rsidR="00BE655F" w:rsidRPr="00BE655F">
        <w:rPr>
          <w:rFonts w:ascii="Times New Roman" w:hAnsi="Times New Roman"/>
          <w:sz w:val="20"/>
          <w:szCs w:val="18"/>
          <w:lang w:val="en-GB"/>
        </w:rPr>
        <w:t xml:space="preserve">Manifesto Project Dataset (version 2019b) </w:t>
      </w:r>
      <w:r w:rsidR="00BE655F">
        <w:rPr>
          <w:rFonts w:ascii="Times New Roman" w:hAnsi="Times New Roman"/>
          <w:sz w:val="20"/>
          <w:szCs w:val="18"/>
          <w:lang w:val="en-GB"/>
        </w:rPr>
        <w:fldChar w:fldCharType="begin"/>
      </w:r>
      <w:r w:rsidR="00BE655F">
        <w:rPr>
          <w:rFonts w:ascii="Times New Roman" w:hAnsi="Times New Roman"/>
          <w:sz w:val="20"/>
          <w:szCs w:val="18"/>
          <w:lang w:val="en-GB"/>
        </w:rPr>
        <w:instrText xml:space="preserve"> ADDIN ZOTERO_ITEM CSL_CITATION {"citationID":"k2tAvemS","properties":{"formattedCitation":"(Volkens et al., 2019)","plainCitation":"(Volkens et al., 2019)","noteIndex":0},"citationItems":[{"id":13010,"uris":["http://zotero.org/users/2743944/items/256LC26T"],"uri":["http://zotero.org/users/2743944/items/256LC26T"],"itemData":{"id":13010,"type":"book","event-place":"Berlin","publisher":"Wissenschaftszentrum Berlin für Sozialforschung (WZB)","publisher-place":"Berlin","title":"The Manifesto Data Collection. Manifesto Project (MRG/CMP/MARPOR). Version 2019b.","author":[{"family":"Volkens","given":"Andrea"},{"family":"Krause","given":"Werner"},{"family":"Lehmann","given":"Pola"},{"family":"Matthieß","given":"Theres"},{"family":"Merz","given":"Nicolas"},{"family":"Regel","given":"Sven"},{"family":"Weßels","given":"Bernhard"}],"issued":{"date-parts":[["2019"]]}}}],"schema":"https://github.com/citation-style-language/schema/raw/master/csl-citation.json"} </w:instrText>
      </w:r>
      <w:r w:rsidR="00BE655F">
        <w:rPr>
          <w:rFonts w:ascii="Times New Roman" w:hAnsi="Times New Roman"/>
          <w:sz w:val="20"/>
          <w:szCs w:val="18"/>
          <w:lang w:val="en-GB"/>
        </w:rPr>
        <w:fldChar w:fldCharType="separate"/>
      </w:r>
      <w:r w:rsidR="00BE655F" w:rsidRPr="00BE655F">
        <w:rPr>
          <w:rFonts w:ascii="Times New Roman" w:hAnsi="Times New Roman"/>
          <w:sz w:val="20"/>
        </w:rPr>
        <w:t>(Volkens et al., 2019)</w:t>
      </w:r>
      <w:r w:rsidR="00BE655F">
        <w:rPr>
          <w:rFonts w:ascii="Times New Roman" w:hAnsi="Times New Roman"/>
          <w:sz w:val="20"/>
          <w:szCs w:val="18"/>
          <w:lang w:val="en-GB"/>
        </w:rPr>
        <w:fldChar w:fldCharType="end"/>
      </w:r>
      <w:r w:rsidR="00BE655F" w:rsidRPr="00BE655F">
        <w:rPr>
          <w:rFonts w:ascii="Times New Roman" w:hAnsi="Times New Roman"/>
          <w:sz w:val="20"/>
          <w:szCs w:val="18"/>
          <w:lang w:val="en-GB"/>
        </w:rPr>
        <w:t>.</w:t>
      </w:r>
      <w:r w:rsidR="00D3126B">
        <w:rPr>
          <w:rFonts w:ascii="Times New Roman" w:hAnsi="Times New Roman"/>
          <w:sz w:val="20"/>
          <w:szCs w:val="18"/>
          <w:lang w:val="en-GB"/>
        </w:rPr>
        <w:t xml:space="preserve"> EP election dates have been collected by the authors.</w:t>
      </w:r>
      <w:r w:rsidR="009E4EBE">
        <w:rPr>
          <w:rFonts w:ascii="Times New Roman" w:hAnsi="Times New Roman"/>
          <w:sz w:val="20"/>
          <w:szCs w:val="18"/>
          <w:lang w:val="en-GB"/>
        </w:rPr>
        <w:t xml:space="preserve"> Concurrent elections at the beginning or at the end of the national electoral cycle are highlighted in bold.</w:t>
      </w:r>
    </w:p>
    <w:p w14:paraId="54B873A0" w14:textId="77777777" w:rsidR="00940A10" w:rsidRDefault="00940A10" w:rsidP="00075663">
      <w:pPr>
        <w:spacing w:after="0" w:line="480" w:lineRule="auto"/>
        <w:jc w:val="both"/>
        <w:rPr>
          <w:rFonts w:ascii="Times New Roman" w:hAnsi="Times New Roman"/>
          <w:b/>
          <w:sz w:val="24"/>
          <w:lang w:val="en-GB"/>
        </w:rPr>
      </w:pPr>
    </w:p>
    <w:p w14:paraId="37681319" w14:textId="37A875B5" w:rsidR="00075663" w:rsidRPr="009F0ACC" w:rsidRDefault="00075663" w:rsidP="00940A10">
      <w:pPr>
        <w:pStyle w:val="berschrift1"/>
      </w:pPr>
      <w:bookmarkStart w:id="3" w:name="_Toc98405098"/>
      <w:r w:rsidRPr="009F0ACC">
        <w:t xml:space="preserve">Table </w:t>
      </w:r>
      <w:r>
        <w:t>S</w:t>
      </w:r>
      <w:r w:rsidR="00C869DE">
        <w:t>2</w:t>
      </w:r>
      <w:r w:rsidRPr="009F0ACC">
        <w:t>: Descriptive statistics</w:t>
      </w:r>
      <w:bookmarkEnd w:id="3"/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397"/>
        <w:gridCol w:w="1363"/>
        <w:gridCol w:w="1369"/>
        <w:gridCol w:w="1373"/>
        <w:gridCol w:w="1388"/>
        <w:gridCol w:w="1182"/>
      </w:tblGrid>
      <w:tr w:rsidR="00075663" w:rsidRPr="008F01EB" w14:paraId="1B3E893B" w14:textId="77777777" w:rsidTr="005E7B1C">
        <w:trPr>
          <w:tblCellSpacing w:w="15" w:type="dxa"/>
        </w:trPr>
        <w:tc>
          <w:tcPr>
            <w:tcW w:w="2352" w:type="dxa"/>
            <w:tcBorders>
              <w:top w:val="single" w:sz="4" w:space="0" w:color="auto"/>
            </w:tcBorders>
            <w:vAlign w:val="center"/>
            <w:hideMark/>
          </w:tcPr>
          <w:p w14:paraId="2EB18159" w14:textId="53D6506C" w:rsidR="00075663" w:rsidRPr="008F01EB" w:rsidRDefault="00075663" w:rsidP="0061061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Variables</w:t>
            </w:r>
          </w:p>
        </w:tc>
        <w:tc>
          <w:tcPr>
            <w:tcW w:w="1333" w:type="dxa"/>
            <w:tcBorders>
              <w:top w:val="single" w:sz="4" w:space="0" w:color="auto"/>
            </w:tcBorders>
            <w:vAlign w:val="center"/>
            <w:hideMark/>
          </w:tcPr>
          <w:p w14:paraId="6ABBEFF2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N</w:t>
            </w:r>
          </w:p>
        </w:tc>
        <w:tc>
          <w:tcPr>
            <w:tcW w:w="1339" w:type="dxa"/>
            <w:tcBorders>
              <w:top w:val="single" w:sz="4" w:space="0" w:color="auto"/>
            </w:tcBorders>
            <w:vAlign w:val="center"/>
            <w:hideMark/>
          </w:tcPr>
          <w:p w14:paraId="46F11518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Min.</w:t>
            </w:r>
          </w:p>
        </w:tc>
        <w:tc>
          <w:tcPr>
            <w:tcW w:w="1343" w:type="dxa"/>
            <w:tcBorders>
              <w:top w:val="single" w:sz="4" w:space="0" w:color="auto"/>
            </w:tcBorders>
            <w:vAlign w:val="center"/>
            <w:hideMark/>
          </w:tcPr>
          <w:p w14:paraId="29C30F10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Max.</w:t>
            </w:r>
          </w:p>
        </w:tc>
        <w:tc>
          <w:tcPr>
            <w:tcW w:w="1358" w:type="dxa"/>
            <w:tcBorders>
              <w:top w:val="single" w:sz="4" w:space="0" w:color="auto"/>
            </w:tcBorders>
            <w:vAlign w:val="center"/>
            <w:hideMark/>
          </w:tcPr>
          <w:p w14:paraId="3B25AE62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Average</w:t>
            </w:r>
          </w:p>
        </w:tc>
        <w:tc>
          <w:tcPr>
            <w:tcW w:w="1137" w:type="dxa"/>
            <w:tcBorders>
              <w:top w:val="single" w:sz="4" w:space="0" w:color="auto"/>
            </w:tcBorders>
          </w:tcPr>
          <w:p w14:paraId="2F9FA9B6" w14:textId="77777777" w:rsidR="00075663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SD</w:t>
            </w:r>
          </w:p>
        </w:tc>
      </w:tr>
      <w:tr w:rsidR="00075663" w:rsidRPr="008F01EB" w14:paraId="52628153" w14:textId="77777777" w:rsidTr="005E7B1C">
        <w:trPr>
          <w:tblCellSpacing w:w="15" w:type="dxa"/>
        </w:trPr>
        <w:tc>
          <w:tcPr>
            <w:tcW w:w="2352" w:type="dxa"/>
            <w:tcBorders>
              <w:top w:val="single" w:sz="4" w:space="0" w:color="auto"/>
            </w:tcBorders>
            <w:vAlign w:val="center"/>
          </w:tcPr>
          <w:p w14:paraId="4923554E" w14:textId="77777777" w:rsidR="00075663" w:rsidRPr="00DD4D99" w:rsidRDefault="00075663" w:rsidP="0061061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EU issue emphasis</w:t>
            </w:r>
          </w:p>
        </w:tc>
        <w:tc>
          <w:tcPr>
            <w:tcW w:w="1333" w:type="dxa"/>
            <w:tcBorders>
              <w:top w:val="single" w:sz="4" w:space="0" w:color="auto"/>
            </w:tcBorders>
          </w:tcPr>
          <w:p w14:paraId="6B8C6601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956</w:t>
            </w:r>
          </w:p>
        </w:tc>
        <w:tc>
          <w:tcPr>
            <w:tcW w:w="1339" w:type="dxa"/>
            <w:tcBorders>
              <w:top w:val="single" w:sz="4" w:space="0" w:color="auto"/>
            </w:tcBorders>
          </w:tcPr>
          <w:p w14:paraId="043217F2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0</w:t>
            </w:r>
          </w:p>
        </w:tc>
        <w:tc>
          <w:tcPr>
            <w:tcW w:w="1343" w:type="dxa"/>
            <w:tcBorders>
              <w:top w:val="single" w:sz="4" w:space="0" w:color="auto"/>
            </w:tcBorders>
          </w:tcPr>
          <w:p w14:paraId="10CD61D4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25.75</w:t>
            </w:r>
          </w:p>
        </w:tc>
        <w:tc>
          <w:tcPr>
            <w:tcW w:w="1358" w:type="dxa"/>
            <w:tcBorders>
              <w:top w:val="single" w:sz="4" w:space="0" w:color="auto"/>
            </w:tcBorders>
          </w:tcPr>
          <w:p w14:paraId="322EBD5C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2.81</w:t>
            </w:r>
          </w:p>
        </w:tc>
        <w:tc>
          <w:tcPr>
            <w:tcW w:w="1137" w:type="dxa"/>
            <w:tcBorders>
              <w:top w:val="single" w:sz="4" w:space="0" w:color="auto"/>
            </w:tcBorders>
          </w:tcPr>
          <w:p w14:paraId="462346DE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3.01</w:t>
            </w:r>
          </w:p>
        </w:tc>
      </w:tr>
      <w:tr w:rsidR="00075663" w:rsidRPr="008F01EB" w14:paraId="18C0A11F" w14:textId="77777777" w:rsidTr="005E7B1C">
        <w:trPr>
          <w:tblCellSpacing w:w="15" w:type="dxa"/>
        </w:trPr>
        <w:tc>
          <w:tcPr>
            <w:tcW w:w="2352" w:type="dxa"/>
            <w:vAlign w:val="center"/>
          </w:tcPr>
          <w:p w14:paraId="28081C5A" w14:textId="77777777" w:rsidR="00075663" w:rsidRPr="008F01EB" w:rsidRDefault="00075663" w:rsidP="0061061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EU issue emphasis (log)</w:t>
            </w:r>
          </w:p>
        </w:tc>
        <w:tc>
          <w:tcPr>
            <w:tcW w:w="1333" w:type="dxa"/>
          </w:tcPr>
          <w:p w14:paraId="5A34824F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9A5362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956</w:t>
            </w:r>
          </w:p>
        </w:tc>
        <w:tc>
          <w:tcPr>
            <w:tcW w:w="1339" w:type="dxa"/>
          </w:tcPr>
          <w:p w14:paraId="2B77F3D5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-2.85</w:t>
            </w:r>
          </w:p>
        </w:tc>
        <w:tc>
          <w:tcPr>
            <w:tcW w:w="1343" w:type="dxa"/>
          </w:tcPr>
          <w:p w14:paraId="33D1F1C5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3.25</w:t>
            </w:r>
          </w:p>
        </w:tc>
        <w:tc>
          <w:tcPr>
            <w:tcW w:w="1358" w:type="dxa"/>
          </w:tcPr>
          <w:p w14:paraId="1834DFAC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0.72</w:t>
            </w:r>
          </w:p>
        </w:tc>
        <w:tc>
          <w:tcPr>
            <w:tcW w:w="1137" w:type="dxa"/>
          </w:tcPr>
          <w:p w14:paraId="3F757970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87</w:t>
            </w:r>
          </w:p>
        </w:tc>
      </w:tr>
      <w:tr w:rsidR="00075663" w:rsidRPr="008F01EB" w14:paraId="3ADB7A61" w14:textId="77777777" w:rsidTr="005E7B1C">
        <w:trPr>
          <w:tblCellSpacing w:w="15" w:type="dxa"/>
        </w:trPr>
        <w:tc>
          <w:tcPr>
            <w:tcW w:w="2352" w:type="dxa"/>
            <w:vAlign w:val="center"/>
          </w:tcPr>
          <w:p w14:paraId="30F1D72A" w14:textId="77777777" w:rsidR="00075663" w:rsidRPr="008F01EB" w:rsidRDefault="00075663" w:rsidP="0061061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Cycle position</w:t>
            </w:r>
          </w:p>
        </w:tc>
        <w:tc>
          <w:tcPr>
            <w:tcW w:w="1333" w:type="dxa"/>
          </w:tcPr>
          <w:p w14:paraId="48D822E0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9A5362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956</w:t>
            </w:r>
          </w:p>
        </w:tc>
        <w:tc>
          <w:tcPr>
            <w:tcW w:w="1339" w:type="dxa"/>
          </w:tcPr>
          <w:p w14:paraId="26BEC331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0</w:t>
            </w:r>
          </w:p>
        </w:tc>
        <w:tc>
          <w:tcPr>
            <w:tcW w:w="1343" w:type="dxa"/>
          </w:tcPr>
          <w:p w14:paraId="7F530424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1</w:t>
            </w:r>
          </w:p>
        </w:tc>
        <w:tc>
          <w:tcPr>
            <w:tcW w:w="1358" w:type="dxa"/>
          </w:tcPr>
          <w:p w14:paraId="2ED2D503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0.48</w:t>
            </w:r>
          </w:p>
        </w:tc>
        <w:tc>
          <w:tcPr>
            <w:tcW w:w="1137" w:type="dxa"/>
          </w:tcPr>
          <w:p w14:paraId="69429859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29</w:t>
            </w:r>
          </w:p>
        </w:tc>
      </w:tr>
      <w:tr w:rsidR="00075663" w:rsidRPr="008F01EB" w14:paraId="218624FC" w14:textId="77777777" w:rsidTr="005E7B1C">
        <w:trPr>
          <w:tblCellSpacing w:w="15" w:type="dxa"/>
        </w:trPr>
        <w:tc>
          <w:tcPr>
            <w:tcW w:w="2352" w:type="dxa"/>
            <w:vAlign w:val="center"/>
          </w:tcPr>
          <w:p w14:paraId="10F2B23C" w14:textId="77777777" w:rsidR="00075663" w:rsidRPr="00DD4D99" w:rsidRDefault="00075663" w:rsidP="0061061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Eurosceptic party</w:t>
            </w:r>
          </w:p>
        </w:tc>
        <w:tc>
          <w:tcPr>
            <w:tcW w:w="1333" w:type="dxa"/>
          </w:tcPr>
          <w:p w14:paraId="49AC56DA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9A5362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956</w:t>
            </w:r>
          </w:p>
        </w:tc>
        <w:tc>
          <w:tcPr>
            <w:tcW w:w="1339" w:type="dxa"/>
          </w:tcPr>
          <w:p w14:paraId="738CC5BB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0</w:t>
            </w:r>
          </w:p>
        </w:tc>
        <w:tc>
          <w:tcPr>
            <w:tcW w:w="1343" w:type="dxa"/>
          </w:tcPr>
          <w:p w14:paraId="7A8A7D48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1</w:t>
            </w:r>
          </w:p>
        </w:tc>
        <w:tc>
          <w:tcPr>
            <w:tcW w:w="1358" w:type="dxa"/>
          </w:tcPr>
          <w:p w14:paraId="2DF53828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0.22</w:t>
            </w:r>
          </w:p>
        </w:tc>
        <w:tc>
          <w:tcPr>
            <w:tcW w:w="1137" w:type="dxa"/>
          </w:tcPr>
          <w:p w14:paraId="337819E5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41</w:t>
            </w:r>
          </w:p>
        </w:tc>
      </w:tr>
      <w:tr w:rsidR="00075663" w:rsidRPr="008F01EB" w14:paraId="7A9DECC4" w14:textId="77777777" w:rsidTr="005E7B1C">
        <w:trPr>
          <w:tblCellSpacing w:w="15" w:type="dxa"/>
        </w:trPr>
        <w:tc>
          <w:tcPr>
            <w:tcW w:w="2352" w:type="dxa"/>
            <w:vAlign w:val="center"/>
          </w:tcPr>
          <w:p w14:paraId="32459344" w14:textId="77777777" w:rsidR="00075663" w:rsidRPr="008F01EB" w:rsidRDefault="00075663" w:rsidP="0061061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Government party</w:t>
            </w:r>
          </w:p>
        </w:tc>
        <w:tc>
          <w:tcPr>
            <w:tcW w:w="1333" w:type="dxa"/>
          </w:tcPr>
          <w:p w14:paraId="322F68A0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9A5362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956</w:t>
            </w:r>
          </w:p>
        </w:tc>
        <w:tc>
          <w:tcPr>
            <w:tcW w:w="1339" w:type="dxa"/>
          </w:tcPr>
          <w:p w14:paraId="5FCDA28E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0</w:t>
            </w:r>
          </w:p>
        </w:tc>
        <w:tc>
          <w:tcPr>
            <w:tcW w:w="1343" w:type="dxa"/>
          </w:tcPr>
          <w:p w14:paraId="6EE21905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1</w:t>
            </w:r>
          </w:p>
        </w:tc>
        <w:tc>
          <w:tcPr>
            <w:tcW w:w="1358" w:type="dxa"/>
          </w:tcPr>
          <w:p w14:paraId="72E6C32F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0.25</w:t>
            </w:r>
          </w:p>
        </w:tc>
        <w:tc>
          <w:tcPr>
            <w:tcW w:w="1137" w:type="dxa"/>
          </w:tcPr>
          <w:p w14:paraId="19DAD158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44</w:t>
            </w:r>
          </w:p>
        </w:tc>
      </w:tr>
      <w:tr w:rsidR="00075663" w:rsidRPr="008F01EB" w14:paraId="6C5AC9B0" w14:textId="77777777" w:rsidTr="005E7B1C">
        <w:trPr>
          <w:tblCellSpacing w:w="15" w:type="dxa"/>
        </w:trPr>
        <w:tc>
          <w:tcPr>
            <w:tcW w:w="2352" w:type="dxa"/>
            <w:vAlign w:val="center"/>
          </w:tcPr>
          <w:p w14:paraId="17910634" w14:textId="77777777" w:rsidR="00075663" w:rsidRPr="008F01EB" w:rsidRDefault="00075663" w:rsidP="0061061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CEE party</w:t>
            </w:r>
          </w:p>
        </w:tc>
        <w:tc>
          <w:tcPr>
            <w:tcW w:w="1333" w:type="dxa"/>
          </w:tcPr>
          <w:p w14:paraId="31A7BB0E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9A5362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956</w:t>
            </w:r>
          </w:p>
        </w:tc>
        <w:tc>
          <w:tcPr>
            <w:tcW w:w="1339" w:type="dxa"/>
          </w:tcPr>
          <w:p w14:paraId="0ABFCA7A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0</w:t>
            </w:r>
          </w:p>
        </w:tc>
        <w:tc>
          <w:tcPr>
            <w:tcW w:w="1343" w:type="dxa"/>
          </w:tcPr>
          <w:p w14:paraId="7AC75B3F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1</w:t>
            </w:r>
          </w:p>
        </w:tc>
        <w:tc>
          <w:tcPr>
            <w:tcW w:w="1358" w:type="dxa"/>
          </w:tcPr>
          <w:p w14:paraId="4D04712E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0.16</w:t>
            </w:r>
          </w:p>
        </w:tc>
        <w:tc>
          <w:tcPr>
            <w:tcW w:w="1137" w:type="dxa"/>
          </w:tcPr>
          <w:p w14:paraId="3E76BDC3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37</w:t>
            </w:r>
          </w:p>
        </w:tc>
      </w:tr>
      <w:tr w:rsidR="00846489" w:rsidRPr="008F01EB" w14:paraId="04B3A450" w14:textId="77777777" w:rsidTr="005E7B1C">
        <w:trPr>
          <w:tblCellSpacing w:w="15" w:type="dxa"/>
        </w:trPr>
        <w:tc>
          <w:tcPr>
            <w:tcW w:w="2352" w:type="dxa"/>
            <w:vAlign w:val="center"/>
          </w:tcPr>
          <w:p w14:paraId="3102C7DE" w14:textId="3A1AEEA5" w:rsidR="00846489" w:rsidRDefault="00846489" w:rsidP="0061061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Southern European party</w:t>
            </w:r>
          </w:p>
        </w:tc>
        <w:tc>
          <w:tcPr>
            <w:tcW w:w="1333" w:type="dxa"/>
          </w:tcPr>
          <w:p w14:paraId="52BA569B" w14:textId="31847676" w:rsidR="00846489" w:rsidRPr="009A5362" w:rsidRDefault="00604718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9A5362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956</w:t>
            </w:r>
          </w:p>
        </w:tc>
        <w:tc>
          <w:tcPr>
            <w:tcW w:w="1339" w:type="dxa"/>
          </w:tcPr>
          <w:p w14:paraId="519952AC" w14:textId="4E6B3C08" w:rsidR="00846489" w:rsidRDefault="00604718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0</w:t>
            </w:r>
          </w:p>
        </w:tc>
        <w:tc>
          <w:tcPr>
            <w:tcW w:w="1343" w:type="dxa"/>
          </w:tcPr>
          <w:p w14:paraId="02056C93" w14:textId="2B7EF06F" w:rsidR="00846489" w:rsidRDefault="00604718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1</w:t>
            </w:r>
          </w:p>
        </w:tc>
        <w:tc>
          <w:tcPr>
            <w:tcW w:w="1358" w:type="dxa"/>
          </w:tcPr>
          <w:p w14:paraId="2522FFF2" w14:textId="281E5663" w:rsidR="00846489" w:rsidRDefault="00604718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0.25</w:t>
            </w:r>
          </w:p>
        </w:tc>
        <w:tc>
          <w:tcPr>
            <w:tcW w:w="1137" w:type="dxa"/>
          </w:tcPr>
          <w:p w14:paraId="4AC1B7C4" w14:textId="2149A7A8" w:rsidR="00846489" w:rsidRDefault="00604718" w:rsidP="00610614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43</w:t>
            </w:r>
          </w:p>
        </w:tc>
      </w:tr>
      <w:tr w:rsidR="00846489" w:rsidRPr="008F01EB" w14:paraId="298FA0E8" w14:textId="77777777" w:rsidTr="005E7B1C">
        <w:trPr>
          <w:tblCellSpacing w:w="15" w:type="dxa"/>
        </w:trPr>
        <w:tc>
          <w:tcPr>
            <w:tcW w:w="2352" w:type="dxa"/>
            <w:vAlign w:val="center"/>
          </w:tcPr>
          <w:p w14:paraId="35A36B23" w14:textId="3F3A052B" w:rsidR="00846489" w:rsidRDefault="00846489" w:rsidP="0061061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Concurrent elections</w:t>
            </w:r>
          </w:p>
        </w:tc>
        <w:tc>
          <w:tcPr>
            <w:tcW w:w="1333" w:type="dxa"/>
          </w:tcPr>
          <w:p w14:paraId="5951DB3B" w14:textId="41C15E17" w:rsidR="00846489" w:rsidRPr="009A5362" w:rsidRDefault="00604718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9A5362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956</w:t>
            </w:r>
          </w:p>
        </w:tc>
        <w:tc>
          <w:tcPr>
            <w:tcW w:w="1339" w:type="dxa"/>
          </w:tcPr>
          <w:p w14:paraId="34544525" w14:textId="02EAE856" w:rsidR="00846489" w:rsidRDefault="00604718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0</w:t>
            </w:r>
          </w:p>
        </w:tc>
        <w:tc>
          <w:tcPr>
            <w:tcW w:w="1343" w:type="dxa"/>
          </w:tcPr>
          <w:p w14:paraId="1FED66B3" w14:textId="3FDAA725" w:rsidR="00846489" w:rsidRDefault="00604718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1</w:t>
            </w:r>
          </w:p>
        </w:tc>
        <w:tc>
          <w:tcPr>
            <w:tcW w:w="1358" w:type="dxa"/>
          </w:tcPr>
          <w:p w14:paraId="718994BA" w14:textId="5DF1C392" w:rsidR="00846489" w:rsidRDefault="00604718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0.11</w:t>
            </w:r>
          </w:p>
        </w:tc>
        <w:tc>
          <w:tcPr>
            <w:tcW w:w="1137" w:type="dxa"/>
          </w:tcPr>
          <w:p w14:paraId="461B8A26" w14:textId="319C5236" w:rsidR="00846489" w:rsidRDefault="00604718" w:rsidP="00610614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31</w:t>
            </w:r>
          </w:p>
        </w:tc>
      </w:tr>
      <w:tr w:rsidR="00846489" w:rsidRPr="008F01EB" w14:paraId="4B85E0DF" w14:textId="77777777" w:rsidTr="005E7B1C">
        <w:trPr>
          <w:tblCellSpacing w:w="15" w:type="dxa"/>
        </w:trPr>
        <w:tc>
          <w:tcPr>
            <w:tcW w:w="2352" w:type="dxa"/>
            <w:vAlign w:val="center"/>
          </w:tcPr>
          <w:p w14:paraId="000DC931" w14:textId="0A6947C6" w:rsidR="00846489" w:rsidRDefault="00846489" w:rsidP="0061061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Pre-Maastricht</w:t>
            </w:r>
          </w:p>
        </w:tc>
        <w:tc>
          <w:tcPr>
            <w:tcW w:w="1333" w:type="dxa"/>
          </w:tcPr>
          <w:p w14:paraId="2BEC167F" w14:textId="32436E4D" w:rsidR="00846489" w:rsidRPr="009A5362" w:rsidRDefault="00604718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9A5362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956</w:t>
            </w:r>
          </w:p>
        </w:tc>
        <w:tc>
          <w:tcPr>
            <w:tcW w:w="1339" w:type="dxa"/>
          </w:tcPr>
          <w:p w14:paraId="1B27DABC" w14:textId="08DFCE2A" w:rsidR="00846489" w:rsidRDefault="00604718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0</w:t>
            </w:r>
          </w:p>
        </w:tc>
        <w:tc>
          <w:tcPr>
            <w:tcW w:w="1343" w:type="dxa"/>
          </w:tcPr>
          <w:p w14:paraId="62FF222E" w14:textId="424B0198" w:rsidR="00846489" w:rsidRDefault="00604718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1</w:t>
            </w:r>
          </w:p>
        </w:tc>
        <w:tc>
          <w:tcPr>
            <w:tcW w:w="1358" w:type="dxa"/>
          </w:tcPr>
          <w:p w14:paraId="70CF2E47" w14:textId="51D59286" w:rsidR="00846489" w:rsidRDefault="00604718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0.23</w:t>
            </w:r>
          </w:p>
        </w:tc>
        <w:tc>
          <w:tcPr>
            <w:tcW w:w="1137" w:type="dxa"/>
          </w:tcPr>
          <w:p w14:paraId="572F4564" w14:textId="0FA8C8C7" w:rsidR="00846489" w:rsidRDefault="00604718" w:rsidP="00610614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42</w:t>
            </w:r>
          </w:p>
        </w:tc>
      </w:tr>
      <w:tr w:rsidR="00846489" w:rsidRPr="008F01EB" w14:paraId="3F8C415A" w14:textId="77777777" w:rsidTr="005E7B1C">
        <w:trPr>
          <w:tblCellSpacing w:w="15" w:type="dxa"/>
        </w:trPr>
        <w:tc>
          <w:tcPr>
            <w:tcW w:w="2352" w:type="dxa"/>
            <w:vAlign w:val="center"/>
          </w:tcPr>
          <w:p w14:paraId="7640AD17" w14:textId="495FA1F2" w:rsidR="00846489" w:rsidRDefault="00846489" w:rsidP="0061061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Euro crisis</w:t>
            </w:r>
          </w:p>
        </w:tc>
        <w:tc>
          <w:tcPr>
            <w:tcW w:w="1333" w:type="dxa"/>
          </w:tcPr>
          <w:p w14:paraId="2A3D3D66" w14:textId="5FEB408F" w:rsidR="00846489" w:rsidRPr="009A5362" w:rsidRDefault="00604718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9A5362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956</w:t>
            </w:r>
          </w:p>
        </w:tc>
        <w:tc>
          <w:tcPr>
            <w:tcW w:w="1339" w:type="dxa"/>
          </w:tcPr>
          <w:p w14:paraId="0A693738" w14:textId="0CF4C71A" w:rsidR="00846489" w:rsidRDefault="00604718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0</w:t>
            </w:r>
          </w:p>
        </w:tc>
        <w:tc>
          <w:tcPr>
            <w:tcW w:w="1343" w:type="dxa"/>
          </w:tcPr>
          <w:p w14:paraId="01780590" w14:textId="5289052D" w:rsidR="00846489" w:rsidRDefault="00604718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1</w:t>
            </w:r>
          </w:p>
        </w:tc>
        <w:tc>
          <w:tcPr>
            <w:tcW w:w="1358" w:type="dxa"/>
          </w:tcPr>
          <w:p w14:paraId="747A0AD9" w14:textId="09B2E791" w:rsidR="00846489" w:rsidRDefault="00604718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0.32</w:t>
            </w:r>
          </w:p>
        </w:tc>
        <w:tc>
          <w:tcPr>
            <w:tcW w:w="1137" w:type="dxa"/>
          </w:tcPr>
          <w:p w14:paraId="08FF271D" w14:textId="43BA5FF8" w:rsidR="00846489" w:rsidRDefault="00604718" w:rsidP="00610614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47</w:t>
            </w:r>
          </w:p>
        </w:tc>
      </w:tr>
      <w:tr w:rsidR="00846489" w:rsidRPr="008F01EB" w14:paraId="7E09C5BE" w14:textId="77777777" w:rsidTr="005E7B1C">
        <w:trPr>
          <w:tblCellSpacing w:w="15" w:type="dxa"/>
        </w:trPr>
        <w:tc>
          <w:tcPr>
            <w:tcW w:w="2352" w:type="dxa"/>
            <w:vAlign w:val="center"/>
          </w:tcPr>
          <w:p w14:paraId="7B668D7E" w14:textId="3E352BD5" w:rsidR="00846489" w:rsidRDefault="00846489" w:rsidP="0061061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Left-right position</w:t>
            </w:r>
          </w:p>
        </w:tc>
        <w:tc>
          <w:tcPr>
            <w:tcW w:w="1333" w:type="dxa"/>
          </w:tcPr>
          <w:p w14:paraId="284F2817" w14:textId="5F189DD1" w:rsidR="00846489" w:rsidRPr="009A5362" w:rsidRDefault="00604718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9A5362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956</w:t>
            </w:r>
          </w:p>
        </w:tc>
        <w:tc>
          <w:tcPr>
            <w:tcW w:w="1339" w:type="dxa"/>
          </w:tcPr>
          <w:p w14:paraId="7FC1C402" w14:textId="232A5EAE" w:rsidR="00846489" w:rsidRDefault="00604718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-74.3</w:t>
            </w:r>
          </w:p>
        </w:tc>
        <w:tc>
          <w:tcPr>
            <w:tcW w:w="1343" w:type="dxa"/>
          </w:tcPr>
          <w:p w14:paraId="47896FC5" w14:textId="0B476545" w:rsidR="00846489" w:rsidRDefault="00604718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60</w:t>
            </w:r>
          </w:p>
        </w:tc>
        <w:tc>
          <w:tcPr>
            <w:tcW w:w="1358" w:type="dxa"/>
          </w:tcPr>
          <w:p w14:paraId="7E91B9E5" w14:textId="423D66D3" w:rsidR="00846489" w:rsidRDefault="00604718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-4.41</w:t>
            </w:r>
          </w:p>
        </w:tc>
        <w:tc>
          <w:tcPr>
            <w:tcW w:w="1137" w:type="dxa"/>
          </w:tcPr>
          <w:p w14:paraId="37958485" w14:textId="3F65E5DE" w:rsidR="00846489" w:rsidRDefault="00604718" w:rsidP="00610614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19.10</w:t>
            </w:r>
          </w:p>
        </w:tc>
      </w:tr>
      <w:tr w:rsidR="00075663" w:rsidRPr="008F01EB" w14:paraId="15C98F73" w14:textId="77777777" w:rsidTr="005E7B1C">
        <w:trPr>
          <w:tblCellSpacing w:w="15" w:type="dxa"/>
        </w:trPr>
        <w:tc>
          <w:tcPr>
            <w:tcW w:w="2352" w:type="dxa"/>
            <w:tcBorders>
              <w:bottom w:val="single" w:sz="4" w:space="0" w:color="auto"/>
            </w:tcBorders>
            <w:vAlign w:val="center"/>
          </w:tcPr>
          <w:p w14:paraId="71F85BB2" w14:textId="77777777" w:rsidR="00075663" w:rsidRPr="00DD4D99" w:rsidRDefault="00075663" w:rsidP="0061061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vertAlign w:val="subscript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EU issue emphasis</w:t>
            </w:r>
            <w:r>
              <w:rPr>
                <w:rFonts w:ascii="Times New Roman" w:eastAsia="Times New Roman" w:hAnsi="Times New Roman"/>
                <w:sz w:val="20"/>
                <w:szCs w:val="20"/>
                <w:vertAlign w:val="subscript"/>
                <w:lang w:val="en-GB" w:eastAsia="de-DE"/>
              </w:rPr>
              <w:t>t-1</w:t>
            </w:r>
          </w:p>
        </w:tc>
        <w:tc>
          <w:tcPr>
            <w:tcW w:w="1333" w:type="dxa"/>
            <w:tcBorders>
              <w:bottom w:val="single" w:sz="4" w:space="0" w:color="auto"/>
            </w:tcBorders>
          </w:tcPr>
          <w:p w14:paraId="5FE2B81E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621</w:t>
            </w:r>
          </w:p>
        </w:tc>
        <w:tc>
          <w:tcPr>
            <w:tcW w:w="1339" w:type="dxa"/>
            <w:tcBorders>
              <w:bottom w:val="single" w:sz="4" w:space="0" w:color="auto"/>
            </w:tcBorders>
          </w:tcPr>
          <w:p w14:paraId="17BE4BDD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0</w:t>
            </w:r>
          </w:p>
        </w:tc>
        <w:tc>
          <w:tcPr>
            <w:tcW w:w="1343" w:type="dxa"/>
            <w:tcBorders>
              <w:bottom w:val="single" w:sz="4" w:space="0" w:color="auto"/>
            </w:tcBorders>
          </w:tcPr>
          <w:p w14:paraId="7A712583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25.70</w:t>
            </w:r>
          </w:p>
        </w:tc>
        <w:tc>
          <w:tcPr>
            <w:tcW w:w="1358" w:type="dxa"/>
            <w:tcBorders>
              <w:bottom w:val="single" w:sz="4" w:space="0" w:color="auto"/>
            </w:tcBorders>
          </w:tcPr>
          <w:p w14:paraId="61B916B0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2.91</w:t>
            </w:r>
          </w:p>
        </w:tc>
        <w:tc>
          <w:tcPr>
            <w:tcW w:w="1137" w:type="dxa"/>
            <w:tcBorders>
              <w:bottom w:val="single" w:sz="4" w:space="0" w:color="auto"/>
            </w:tcBorders>
          </w:tcPr>
          <w:p w14:paraId="14A840C5" w14:textId="77777777" w:rsidR="00075663" w:rsidRPr="008F01EB" w:rsidRDefault="00075663" w:rsidP="00610614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3.07</w:t>
            </w:r>
          </w:p>
        </w:tc>
      </w:tr>
    </w:tbl>
    <w:p w14:paraId="4C5C9D1B" w14:textId="77777777" w:rsidR="005E7B1C" w:rsidRDefault="005E7B1C" w:rsidP="005E7B1C">
      <w:pPr>
        <w:spacing w:after="0" w:line="480" w:lineRule="auto"/>
        <w:jc w:val="both"/>
        <w:rPr>
          <w:rFonts w:ascii="Times New Roman" w:hAnsi="Times New Roman"/>
          <w:b/>
          <w:sz w:val="24"/>
          <w:lang w:val="en-GB"/>
        </w:rPr>
      </w:pPr>
    </w:p>
    <w:p w14:paraId="33563292" w14:textId="42E72AE6" w:rsidR="00404917" w:rsidRPr="009F0ACC" w:rsidRDefault="00404917" w:rsidP="00404917">
      <w:pPr>
        <w:pStyle w:val="berschrift1"/>
      </w:pPr>
      <w:bookmarkStart w:id="4" w:name="_Toc98405099"/>
      <w:r w:rsidRPr="009F0ACC">
        <w:t xml:space="preserve">Table </w:t>
      </w:r>
      <w:r>
        <w:t>S3</w:t>
      </w:r>
      <w:r w:rsidRPr="009F0ACC">
        <w:t xml:space="preserve">: </w:t>
      </w:r>
      <w:r>
        <w:t>The example of the Swedish Social Democratic Labour Party</w:t>
      </w:r>
      <w:bookmarkEnd w:id="4"/>
    </w:p>
    <w:tbl>
      <w:tblPr>
        <w:tblStyle w:val="Tabellenraster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339"/>
        <w:gridCol w:w="2241"/>
        <w:gridCol w:w="2241"/>
        <w:gridCol w:w="2241"/>
      </w:tblGrid>
      <w:tr w:rsidR="00404917" w:rsidRPr="00404917" w14:paraId="710B9BCF" w14:textId="27504FDA" w:rsidTr="005E7B1C">
        <w:trPr>
          <w:jc w:val="center"/>
        </w:trPr>
        <w:tc>
          <w:tcPr>
            <w:tcW w:w="2339" w:type="dxa"/>
            <w:tcBorders>
              <w:bottom w:val="single" w:sz="4" w:space="0" w:color="auto"/>
              <w:right w:val="nil"/>
            </w:tcBorders>
            <w:vAlign w:val="center"/>
          </w:tcPr>
          <w:p w14:paraId="240DE8E0" w14:textId="12F76E38" w:rsidR="00404917" w:rsidRPr="00094AA8" w:rsidRDefault="00404917" w:rsidP="005E7B1C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094AA8">
              <w:rPr>
                <w:rFonts w:ascii="Times New Roman" w:hAnsi="Times New Roman"/>
                <w:sz w:val="20"/>
                <w:szCs w:val="20"/>
                <w:lang w:val="en-GB"/>
              </w:rPr>
              <w:t>Date of national election</w:t>
            </w:r>
          </w:p>
        </w:tc>
        <w:tc>
          <w:tcPr>
            <w:tcW w:w="224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4AB9AB6" w14:textId="4A1A5288" w:rsidR="00404917" w:rsidRPr="00094AA8" w:rsidRDefault="00404917" w:rsidP="005E7B1C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094AA8">
              <w:rPr>
                <w:rFonts w:ascii="Times New Roman" w:hAnsi="Times New Roman"/>
                <w:sz w:val="20"/>
                <w:szCs w:val="20"/>
                <w:lang w:val="en-GB"/>
              </w:rPr>
              <w:t>In government?</w:t>
            </w:r>
          </w:p>
        </w:tc>
        <w:tc>
          <w:tcPr>
            <w:tcW w:w="224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65B20F2" w14:textId="004DF0C0" w:rsidR="00404917" w:rsidRPr="00094AA8" w:rsidRDefault="00404917" w:rsidP="005E7B1C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094AA8">
              <w:rPr>
                <w:rFonts w:ascii="Times New Roman" w:hAnsi="Times New Roman"/>
                <w:sz w:val="20"/>
                <w:szCs w:val="20"/>
                <w:lang w:val="en-GB"/>
              </w:rPr>
              <w:t>Cycle position</w:t>
            </w:r>
          </w:p>
        </w:tc>
        <w:tc>
          <w:tcPr>
            <w:tcW w:w="2241" w:type="dxa"/>
            <w:tcBorders>
              <w:left w:val="nil"/>
              <w:bottom w:val="single" w:sz="4" w:space="0" w:color="auto"/>
            </w:tcBorders>
            <w:vAlign w:val="center"/>
          </w:tcPr>
          <w:p w14:paraId="4F142347" w14:textId="75E90EE0" w:rsidR="00404917" w:rsidRPr="00094AA8" w:rsidRDefault="00404917" w:rsidP="005E7B1C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094AA8">
              <w:rPr>
                <w:rFonts w:ascii="Times New Roman" w:hAnsi="Times New Roman"/>
                <w:sz w:val="20"/>
                <w:szCs w:val="20"/>
                <w:lang w:val="en-GB"/>
              </w:rPr>
              <w:t>EU issue emphasis</w:t>
            </w:r>
          </w:p>
        </w:tc>
      </w:tr>
      <w:tr w:rsidR="00404917" w:rsidRPr="00404917" w14:paraId="088C3001" w14:textId="529A46C4" w:rsidTr="005E7B1C">
        <w:trPr>
          <w:jc w:val="center"/>
        </w:trPr>
        <w:tc>
          <w:tcPr>
            <w:tcW w:w="2339" w:type="dxa"/>
            <w:tcBorders>
              <w:bottom w:val="nil"/>
              <w:right w:val="nil"/>
            </w:tcBorders>
            <w:vAlign w:val="center"/>
          </w:tcPr>
          <w:p w14:paraId="6565415E" w14:textId="0EC6B4CE" w:rsidR="00404917" w:rsidRPr="00404917" w:rsidRDefault="00404917" w:rsidP="005E7B1C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21.09.1998</w:t>
            </w:r>
          </w:p>
        </w:tc>
        <w:tc>
          <w:tcPr>
            <w:tcW w:w="2241" w:type="dxa"/>
            <w:tcBorders>
              <w:left w:val="nil"/>
              <w:bottom w:val="nil"/>
              <w:right w:val="nil"/>
            </w:tcBorders>
            <w:vAlign w:val="center"/>
          </w:tcPr>
          <w:p w14:paraId="7889A603" w14:textId="563D3857" w:rsidR="00404917" w:rsidRPr="00404917" w:rsidRDefault="00404917" w:rsidP="005E7B1C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41" w:type="dxa"/>
            <w:tcBorders>
              <w:left w:val="nil"/>
              <w:bottom w:val="nil"/>
              <w:right w:val="nil"/>
            </w:tcBorders>
            <w:vAlign w:val="center"/>
          </w:tcPr>
          <w:p w14:paraId="53B2AC63" w14:textId="3D5F3894" w:rsidR="00404917" w:rsidRPr="00404917" w:rsidRDefault="00AB0322" w:rsidP="005E7B1C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0.18</w:t>
            </w:r>
          </w:p>
        </w:tc>
        <w:tc>
          <w:tcPr>
            <w:tcW w:w="2241" w:type="dxa"/>
            <w:tcBorders>
              <w:left w:val="nil"/>
              <w:bottom w:val="nil"/>
            </w:tcBorders>
            <w:vAlign w:val="center"/>
          </w:tcPr>
          <w:p w14:paraId="03999D3B" w14:textId="78363378" w:rsidR="00404917" w:rsidRPr="00404917" w:rsidRDefault="00AB0322" w:rsidP="005E7B1C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4.69</w:t>
            </w:r>
          </w:p>
        </w:tc>
      </w:tr>
      <w:tr w:rsidR="00404917" w:rsidRPr="00404917" w14:paraId="2453108B" w14:textId="3731939C" w:rsidTr="005E7B1C">
        <w:trPr>
          <w:jc w:val="center"/>
        </w:trPr>
        <w:tc>
          <w:tcPr>
            <w:tcW w:w="2339" w:type="dxa"/>
            <w:tcBorders>
              <w:top w:val="nil"/>
              <w:bottom w:val="nil"/>
              <w:right w:val="nil"/>
            </w:tcBorders>
            <w:vAlign w:val="center"/>
          </w:tcPr>
          <w:p w14:paraId="051A4845" w14:textId="09EEA90B" w:rsidR="00404917" w:rsidRPr="00404917" w:rsidRDefault="00404917" w:rsidP="005E7B1C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15.09.2002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53317E" w14:textId="04DA0DD2" w:rsidR="00404917" w:rsidRPr="00404917" w:rsidRDefault="00404917" w:rsidP="005E7B1C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9E91FA" w14:textId="53BADBD7" w:rsidR="00404917" w:rsidRPr="00404917" w:rsidRDefault="00AB0322" w:rsidP="005E7B1C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0.44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</w:tcBorders>
            <w:vAlign w:val="center"/>
          </w:tcPr>
          <w:p w14:paraId="03F8A3D6" w14:textId="21780172" w:rsidR="00404917" w:rsidRPr="00404917" w:rsidRDefault="00AB0322" w:rsidP="005E7B1C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1.10</w:t>
            </w:r>
          </w:p>
        </w:tc>
      </w:tr>
      <w:tr w:rsidR="00404917" w:rsidRPr="00404917" w14:paraId="1764B5DD" w14:textId="74B20C40" w:rsidTr="005E7B1C">
        <w:trPr>
          <w:jc w:val="center"/>
        </w:trPr>
        <w:tc>
          <w:tcPr>
            <w:tcW w:w="2339" w:type="dxa"/>
            <w:tcBorders>
              <w:top w:val="nil"/>
              <w:bottom w:val="nil"/>
              <w:right w:val="nil"/>
            </w:tcBorders>
            <w:vAlign w:val="center"/>
          </w:tcPr>
          <w:p w14:paraId="21AE6D8E" w14:textId="671D7498" w:rsidR="00404917" w:rsidRPr="00404917" w:rsidRDefault="00404917" w:rsidP="005E7B1C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17.09.2006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AD97E2" w14:textId="50C05FE8" w:rsidR="00404917" w:rsidRPr="00404917" w:rsidRDefault="00404917" w:rsidP="005E7B1C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A894E4" w14:textId="4B6BE5F1" w:rsidR="00404917" w:rsidRPr="00404917" w:rsidRDefault="00AB0322" w:rsidP="005E7B1C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0.68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</w:tcBorders>
            <w:vAlign w:val="center"/>
          </w:tcPr>
          <w:p w14:paraId="6D8CE656" w14:textId="370A6A16" w:rsidR="00404917" w:rsidRPr="00404917" w:rsidRDefault="00AB0322" w:rsidP="005E7B1C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1.02</w:t>
            </w:r>
          </w:p>
        </w:tc>
      </w:tr>
      <w:tr w:rsidR="00404917" w:rsidRPr="00404917" w14:paraId="3985C5B0" w14:textId="516D7172" w:rsidTr="005E7B1C">
        <w:trPr>
          <w:jc w:val="center"/>
        </w:trPr>
        <w:tc>
          <w:tcPr>
            <w:tcW w:w="2339" w:type="dxa"/>
            <w:tcBorders>
              <w:top w:val="nil"/>
              <w:bottom w:val="nil"/>
              <w:right w:val="nil"/>
            </w:tcBorders>
            <w:vAlign w:val="center"/>
          </w:tcPr>
          <w:p w14:paraId="0DA19A42" w14:textId="5C89CDE3" w:rsidR="00404917" w:rsidRPr="00404917" w:rsidRDefault="00404917" w:rsidP="005E7B1C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19.09.2010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A78795" w14:textId="421E9A25" w:rsidR="00404917" w:rsidRPr="00404917" w:rsidRDefault="00AB0322" w:rsidP="005E7B1C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No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091C0C" w14:textId="05612865" w:rsidR="00404917" w:rsidRPr="00404917" w:rsidRDefault="00AB0322" w:rsidP="005E7B1C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0.92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</w:tcBorders>
            <w:vAlign w:val="center"/>
          </w:tcPr>
          <w:p w14:paraId="6EA5F429" w14:textId="7A7151AB" w:rsidR="00404917" w:rsidRPr="00404917" w:rsidRDefault="00AB0322" w:rsidP="005E7B1C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0.00</w:t>
            </w:r>
          </w:p>
        </w:tc>
      </w:tr>
      <w:tr w:rsidR="00404917" w:rsidRPr="00404917" w14:paraId="431AF0B6" w14:textId="6F94A940" w:rsidTr="005E7B1C">
        <w:trPr>
          <w:jc w:val="center"/>
        </w:trPr>
        <w:tc>
          <w:tcPr>
            <w:tcW w:w="2339" w:type="dxa"/>
            <w:tcBorders>
              <w:top w:val="nil"/>
              <w:right w:val="nil"/>
            </w:tcBorders>
            <w:vAlign w:val="center"/>
          </w:tcPr>
          <w:p w14:paraId="5BFDB5CC" w14:textId="25138B14" w:rsidR="00404917" w:rsidRPr="00404917" w:rsidRDefault="00404917" w:rsidP="005E7B1C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09.09.2018</w:t>
            </w:r>
          </w:p>
        </w:tc>
        <w:tc>
          <w:tcPr>
            <w:tcW w:w="2241" w:type="dxa"/>
            <w:tcBorders>
              <w:top w:val="nil"/>
              <w:left w:val="nil"/>
              <w:right w:val="nil"/>
            </w:tcBorders>
            <w:vAlign w:val="center"/>
          </w:tcPr>
          <w:p w14:paraId="2F342A2D" w14:textId="298F97AB" w:rsidR="00404917" w:rsidRPr="00404917" w:rsidRDefault="00404917" w:rsidP="005E7B1C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41" w:type="dxa"/>
            <w:tcBorders>
              <w:top w:val="nil"/>
              <w:left w:val="nil"/>
              <w:right w:val="nil"/>
            </w:tcBorders>
            <w:vAlign w:val="center"/>
          </w:tcPr>
          <w:p w14:paraId="7F42DCBB" w14:textId="7B5755FF" w:rsidR="00404917" w:rsidRPr="00404917" w:rsidRDefault="00AB0322" w:rsidP="005E7B1C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0.18</w:t>
            </w:r>
          </w:p>
        </w:tc>
        <w:tc>
          <w:tcPr>
            <w:tcW w:w="2241" w:type="dxa"/>
            <w:tcBorders>
              <w:top w:val="nil"/>
              <w:left w:val="nil"/>
            </w:tcBorders>
            <w:vAlign w:val="center"/>
          </w:tcPr>
          <w:p w14:paraId="352DECDE" w14:textId="78580156" w:rsidR="00404917" w:rsidRPr="00404917" w:rsidRDefault="00AB0322" w:rsidP="005E7B1C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2.58</w:t>
            </w:r>
          </w:p>
        </w:tc>
      </w:tr>
    </w:tbl>
    <w:p w14:paraId="20AD4C56" w14:textId="77777777" w:rsidR="00404917" w:rsidRPr="00404917" w:rsidRDefault="00404917" w:rsidP="00075663">
      <w:pPr>
        <w:rPr>
          <w:rFonts w:ascii="Times New Roman" w:hAnsi="Times New Roman"/>
          <w:sz w:val="24"/>
          <w:szCs w:val="24"/>
          <w:lang w:val="en-GB"/>
        </w:rPr>
      </w:pPr>
    </w:p>
    <w:p w14:paraId="08D29380" w14:textId="77777777" w:rsidR="00671DE2" w:rsidRDefault="00671DE2">
      <w:pPr>
        <w:spacing w:after="160" w:line="259" w:lineRule="auto"/>
        <w:rPr>
          <w:rFonts w:ascii="Times New Roman" w:hAnsi="Times New Roman"/>
          <w:b/>
          <w:sz w:val="24"/>
          <w:szCs w:val="24"/>
          <w:lang w:val="en-GB"/>
        </w:rPr>
      </w:pPr>
      <w:r>
        <w:rPr>
          <w:rFonts w:ascii="Times New Roman" w:hAnsi="Times New Roman"/>
          <w:b/>
          <w:sz w:val="24"/>
          <w:szCs w:val="24"/>
          <w:lang w:val="en-GB"/>
        </w:rPr>
        <w:br w:type="page"/>
      </w:r>
    </w:p>
    <w:p w14:paraId="4BDFDD71" w14:textId="27DB763E" w:rsidR="00075663" w:rsidRDefault="00075663" w:rsidP="00940A10">
      <w:pPr>
        <w:pStyle w:val="berschrift1"/>
      </w:pPr>
      <w:bookmarkStart w:id="5" w:name="_Toc98405100"/>
      <w:r>
        <w:lastRenderedPageBreak/>
        <w:t>Table S</w:t>
      </w:r>
      <w:r w:rsidR="00404917">
        <w:t>4</w:t>
      </w:r>
      <w:r>
        <w:t>: Robustness check (excluding three outliers)</w:t>
      </w:r>
      <w:bookmarkEnd w:id="5"/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119"/>
        <w:gridCol w:w="1984"/>
        <w:gridCol w:w="1984"/>
        <w:gridCol w:w="1985"/>
      </w:tblGrid>
      <w:tr w:rsidR="00487342" w:rsidRPr="008F01EB" w14:paraId="44B204C1" w14:textId="77777777" w:rsidTr="002A0412">
        <w:trPr>
          <w:tblCellSpacing w:w="15" w:type="dxa"/>
        </w:trPr>
        <w:tc>
          <w:tcPr>
            <w:tcW w:w="3074" w:type="dxa"/>
            <w:tcBorders>
              <w:top w:val="single" w:sz="4" w:space="0" w:color="auto"/>
            </w:tcBorders>
            <w:vAlign w:val="center"/>
            <w:hideMark/>
          </w:tcPr>
          <w:p w14:paraId="7BACC686" w14:textId="77777777" w:rsidR="00487342" w:rsidRPr="008F01EB" w:rsidRDefault="00487342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bookmarkStart w:id="6" w:name="_Hlk87005581"/>
          </w:p>
        </w:tc>
        <w:tc>
          <w:tcPr>
            <w:tcW w:w="1954" w:type="dxa"/>
            <w:tcBorders>
              <w:top w:val="single" w:sz="4" w:space="0" w:color="auto"/>
            </w:tcBorders>
            <w:vAlign w:val="center"/>
            <w:hideMark/>
          </w:tcPr>
          <w:p w14:paraId="2E490F06" w14:textId="77777777" w:rsidR="00487342" w:rsidRPr="008F01EB" w:rsidRDefault="00487342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Model 1</w:t>
            </w:r>
          </w:p>
        </w:tc>
        <w:tc>
          <w:tcPr>
            <w:tcW w:w="1954" w:type="dxa"/>
            <w:tcBorders>
              <w:top w:val="single" w:sz="4" w:space="0" w:color="auto"/>
            </w:tcBorders>
            <w:vAlign w:val="center"/>
            <w:hideMark/>
          </w:tcPr>
          <w:p w14:paraId="43D214E6" w14:textId="77777777" w:rsidR="00487342" w:rsidRPr="008F01EB" w:rsidRDefault="00487342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Model 2</w:t>
            </w:r>
          </w:p>
        </w:tc>
        <w:tc>
          <w:tcPr>
            <w:tcW w:w="1940" w:type="dxa"/>
            <w:tcBorders>
              <w:top w:val="single" w:sz="4" w:space="0" w:color="auto"/>
            </w:tcBorders>
            <w:vAlign w:val="center"/>
            <w:hideMark/>
          </w:tcPr>
          <w:p w14:paraId="6D788C7A" w14:textId="77777777" w:rsidR="00487342" w:rsidRPr="008F01EB" w:rsidRDefault="00487342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Model 3</w:t>
            </w:r>
          </w:p>
        </w:tc>
      </w:tr>
      <w:tr w:rsidR="00487342" w:rsidRPr="008F01EB" w14:paraId="1BFD07E2" w14:textId="77777777" w:rsidTr="002A0412">
        <w:trPr>
          <w:tblCellSpacing w:w="15" w:type="dxa"/>
        </w:trPr>
        <w:tc>
          <w:tcPr>
            <w:tcW w:w="3074" w:type="dxa"/>
            <w:tcBorders>
              <w:top w:val="single" w:sz="4" w:space="0" w:color="auto"/>
            </w:tcBorders>
            <w:vAlign w:val="center"/>
          </w:tcPr>
          <w:p w14:paraId="7C6D3142" w14:textId="77777777" w:rsidR="00487342" w:rsidRPr="005755F9" w:rsidRDefault="00487342" w:rsidP="002A0412">
            <w:pPr>
              <w:spacing w:after="0" w:line="240" w:lineRule="auto"/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</w:pPr>
            <w:r w:rsidRPr="005755F9"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  <w:t>Hypothesis 1:</w:t>
            </w:r>
          </w:p>
        </w:tc>
        <w:tc>
          <w:tcPr>
            <w:tcW w:w="1954" w:type="dxa"/>
            <w:tcBorders>
              <w:top w:val="single" w:sz="4" w:space="0" w:color="auto"/>
            </w:tcBorders>
            <w:vAlign w:val="center"/>
          </w:tcPr>
          <w:p w14:paraId="0407A651" w14:textId="77777777" w:rsidR="00487342" w:rsidRPr="008F01EB" w:rsidRDefault="00487342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tcBorders>
              <w:top w:val="single" w:sz="4" w:space="0" w:color="auto"/>
            </w:tcBorders>
            <w:vAlign w:val="center"/>
          </w:tcPr>
          <w:p w14:paraId="34843649" w14:textId="77777777" w:rsidR="00487342" w:rsidRPr="008F01EB" w:rsidRDefault="00487342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  <w:tcBorders>
              <w:top w:val="single" w:sz="4" w:space="0" w:color="auto"/>
            </w:tcBorders>
            <w:vAlign w:val="center"/>
          </w:tcPr>
          <w:p w14:paraId="4F236596" w14:textId="77777777" w:rsidR="00487342" w:rsidRPr="008F01EB" w:rsidRDefault="00487342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</w:tr>
      <w:tr w:rsidR="00487342" w:rsidRPr="008F01EB" w14:paraId="68DF3383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55241B27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Cycle position</w:t>
            </w:r>
          </w:p>
        </w:tc>
        <w:tc>
          <w:tcPr>
            <w:tcW w:w="1954" w:type="dxa"/>
          </w:tcPr>
          <w:p w14:paraId="65328DE5" w14:textId="30438B35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-0.2314</w:t>
            </w:r>
            <w:r w:rsidRPr="00CD3BF2">
              <w:rPr>
                <w:rFonts w:ascii="Times New Roman" w:hAnsi="Times New Roman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954" w:type="dxa"/>
          </w:tcPr>
          <w:p w14:paraId="5F7A6527" w14:textId="7E871679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-0.3929</w:t>
            </w:r>
            <w:r w:rsidRPr="00CD3BF2">
              <w:rPr>
                <w:rFonts w:ascii="Times New Roman" w:hAnsi="Times New Roman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940" w:type="dxa"/>
          </w:tcPr>
          <w:p w14:paraId="758776A3" w14:textId="13D8FE55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-0.3718</w:t>
            </w:r>
            <w:r w:rsidRPr="00CD3BF2">
              <w:rPr>
                <w:rFonts w:ascii="Times New Roman" w:hAnsi="Times New Roman"/>
                <w:sz w:val="20"/>
                <w:szCs w:val="20"/>
                <w:vertAlign w:val="superscript"/>
              </w:rPr>
              <w:t>**</w:t>
            </w:r>
          </w:p>
        </w:tc>
      </w:tr>
      <w:tr w:rsidR="00487342" w:rsidRPr="008F01EB" w14:paraId="25C6DBC8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55C822CC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79EBCFC3" w14:textId="04B8346A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(0.1131)</w:t>
            </w:r>
          </w:p>
        </w:tc>
        <w:tc>
          <w:tcPr>
            <w:tcW w:w="1954" w:type="dxa"/>
          </w:tcPr>
          <w:p w14:paraId="668E5C01" w14:textId="33EDD0BE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(0.1242)</w:t>
            </w:r>
          </w:p>
        </w:tc>
        <w:tc>
          <w:tcPr>
            <w:tcW w:w="1940" w:type="dxa"/>
          </w:tcPr>
          <w:p w14:paraId="7E6C8F6A" w14:textId="22A53578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(0.1391)</w:t>
            </w:r>
          </w:p>
        </w:tc>
      </w:tr>
      <w:tr w:rsidR="00487342" w:rsidRPr="008F01EB" w14:paraId="3B70A1EB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58EA4E50" w14:textId="77777777" w:rsidR="00487342" w:rsidRPr="005755F9" w:rsidRDefault="00487342" w:rsidP="002A0412">
            <w:pPr>
              <w:spacing w:after="0" w:line="240" w:lineRule="auto"/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  <w:t>Hypothesis 2:</w:t>
            </w:r>
          </w:p>
        </w:tc>
        <w:tc>
          <w:tcPr>
            <w:tcW w:w="1954" w:type="dxa"/>
          </w:tcPr>
          <w:p w14:paraId="2FCB37EB" w14:textId="77777777" w:rsidR="00487342" w:rsidRPr="004059E6" w:rsidRDefault="00487342" w:rsidP="002A041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954" w:type="dxa"/>
          </w:tcPr>
          <w:p w14:paraId="222CF895" w14:textId="77777777" w:rsidR="00487342" w:rsidRPr="004059E6" w:rsidRDefault="00487342" w:rsidP="002A041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940" w:type="dxa"/>
          </w:tcPr>
          <w:p w14:paraId="3249272C" w14:textId="77777777" w:rsidR="00487342" w:rsidRPr="004059E6" w:rsidRDefault="00487342" w:rsidP="002A041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487342" w:rsidRPr="008F01EB" w14:paraId="6BA247DF" w14:textId="77777777" w:rsidTr="002A0412">
        <w:trPr>
          <w:tblCellSpacing w:w="15" w:type="dxa"/>
        </w:trPr>
        <w:tc>
          <w:tcPr>
            <w:tcW w:w="3074" w:type="dxa"/>
            <w:vAlign w:val="center"/>
            <w:hideMark/>
          </w:tcPr>
          <w:p w14:paraId="6B009387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Eurosceptic party</w:t>
            </w:r>
          </w:p>
        </w:tc>
        <w:tc>
          <w:tcPr>
            <w:tcW w:w="1954" w:type="dxa"/>
            <w:hideMark/>
          </w:tcPr>
          <w:p w14:paraId="1028961C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hideMark/>
          </w:tcPr>
          <w:p w14:paraId="00137197" w14:textId="31B3C102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-0.2948</w:t>
            </w:r>
            <w:r w:rsidRPr="00CD3BF2">
              <w:rPr>
                <w:rFonts w:ascii="Times New Roman" w:hAnsi="Times New Roman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940" w:type="dxa"/>
            <w:hideMark/>
          </w:tcPr>
          <w:p w14:paraId="04F950ED" w14:textId="1B0ABBEC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-0.1887</w:t>
            </w:r>
          </w:p>
        </w:tc>
      </w:tr>
      <w:tr w:rsidR="00487342" w:rsidRPr="008F01EB" w14:paraId="2425C6E0" w14:textId="77777777" w:rsidTr="002A0412">
        <w:trPr>
          <w:tblCellSpacing w:w="15" w:type="dxa"/>
        </w:trPr>
        <w:tc>
          <w:tcPr>
            <w:tcW w:w="3074" w:type="dxa"/>
            <w:vAlign w:val="center"/>
            <w:hideMark/>
          </w:tcPr>
          <w:p w14:paraId="4BAC3136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hideMark/>
          </w:tcPr>
          <w:p w14:paraId="27E8CE58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hideMark/>
          </w:tcPr>
          <w:p w14:paraId="2940C4C3" w14:textId="4CD74EE8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(0.1364)</w:t>
            </w:r>
          </w:p>
        </w:tc>
        <w:tc>
          <w:tcPr>
            <w:tcW w:w="1940" w:type="dxa"/>
            <w:hideMark/>
          </w:tcPr>
          <w:p w14:paraId="34C9288F" w14:textId="08E15606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(0.1627)</w:t>
            </w:r>
          </w:p>
        </w:tc>
      </w:tr>
      <w:tr w:rsidR="00487342" w:rsidRPr="008F01EB" w14:paraId="76B89125" w14:textId="77777777" w:rsidTr="002A0412">
        <w:trPr>
          <w:tblCellSpacing w:w="15" w:type="dxa"/>
        </w:trPr>
        <w:tc>
          <w:tcPr>
            <w:tcW w:w="3074" w:type="dxa"/>
            <w:vAlign w:val="center"/>
            <w:hideMark/>
          </w:tcPr>
          <w:p w14:paraId="584B3971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 xml:space="preserve">Cycle position </w:t>
            </w: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 xml:space="preserve">X </w:t>
            </w: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Eurosceptic party</w:t>
            </w:r>
          </w:p>
        </w:tc>
        <w:tc>
          <w:tcPr>
            <w:tcW w:w="1954" w:type="dxa"/>
            <w:hideMark/>
          </w:tcPr>
          <w:p w14:paraId="58E79B7C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hideMark/>
          </w:tcPr>
          <w:p w14:paraId="4844D26B" w14:textId="7A8FC38C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0.7531</w:t>
            </w:r>
            <w:r w:rsidRPr="00CD3BF2">
              <w:rPr>
                <w:rFonts w:ascii="Times New Roman" w:hAnsi="Times New Roman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940" w:type="dxa"/>
            <w:hideMark/>
          </w:tcPr>
          <w:p w14:paraId="13491BB4" w14:textId="5D8615DD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0.5627</w:t>
            </w:r>
            <w:r w:rsidRPr="00CD3BF2">
              <w:rPr>
                <w:rFonts w:ascii="Times New Roman" w:hAnsi="Times New Roman"/>
                <w:sz w:val="20"/>
                <w:szCs w:val="20"/>
                <w:vertAlign w:val="superscript"/>
              </w:rPr>
              <w:t>*</w:t>
            </w:r>
          </w:p>
        </w:tc>
      </w:tr>
      <w:tr w:rsidR="00487342" w:rsidRPr="008F01EB" w14:paraId="280C8371" w14:textId="77777777" w:rsidTr="002A0412">
        <w:trPr>
          <w:tblCellSpacing w:w="15" w:type="dxa"/>
        </w:trPr>
        <w:tc>
          <w:tcPr>
            <w:tcW w:w="3074" w:type="dxa"/>
            <w:vAlign w:val="center"/>
            <w:hideMark/>
          </w:tcPr>
          <w:p w14:paraId="21A52098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hideMark/>
          </w:tcPr>
          <w:p w14:paraId="56E02D47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hideMark/>
          </w:tcPr>
          <w:p w14:paraId="7135D043" w14:textId="67AF0C04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(0.2457)</w:t>
            </w:r>
          </w:p>
        </w:tc>
        <w:tc>
          <w:tcPr>
            <w:tcW w:w="1940" w:type="dxa"/>
            <w:hideMark/>
          </w:tcPr>
          <w:p w14:paraId="38838184" w14:textId="0778B4FD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(0.2778)</w:t>
            </w:r>
          </w:p>
        </w:tc>
      </w:tr>
      <w:tr w:rsidR="00487342" w:rsidRPr="008F01EB" w14:paraId="633B176F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031B3B67" w14:textId="77777777" w:rsidR="00487342" w:rsidRPr="005755F9" w:rsidRDefault="00487342" w:rsidP="002A0412">
            <w:pPr>
              <w:spacing w:after="0" w:line="240" w:lineRule="auto"/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  <w:t>Control variables:</w:t>
            </w:r>
          </w:p>
        </w:tc>
        <w:tc>
          <w:tcPr>
            <w:tcW w:w="1954" w:type="dxa"/>
          </w:tcPr>
          <w:p w14:paraId="46C29E7B" w14:textId="77777777" w:rsidR="00487342" w:rsidRPr="008F01EB" w:rsidRDefault="00487342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3346BA24" w14:textId="77777777" w:rsidR="00487342" w:rsidRPr="004059E6" w:rsidRDefault="00487342" w:rsidP="002A041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940" w:type="dxa"/>
          </w:tcPr>
          <w:p w14:paraId="3B5FBF4F" w14:textId="77777777" w:rsidR="00487342" w:rsidRPr="004059E6" w:rsidRDefault="00487342" w:rsidP="002A041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487342" w:rsidRPr="008F01EB" w14:paraId="123E64CB" w14:textId="77777777" w:rsidTr="002A0412">
        <w:trPr>
          <w:tblCellSpacing w:w="15" w:type="dxa"/>
        </w:trPr>
        <w:tc>
          <w:tcPr>
            <w:tcW w:w="3074" w:type="dxa"/>
            <w:vAlign w:val="center"/>
            <w:hideMark/>
          </w:tcPr>
          <w:p w14:paraId="6CFEE014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Government party</w:t>
            </w:r>
          </w:p>
        </w:tc>
        <w:tc>
          <w:tcPr>
            <w:tcW w:w="1954" w:type="dxa"/>
            <w:hideMark/>
          </w:tcPr>
          <w:p w14:paraId="08E7488B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hideMark/>
          </w:tcPr>
          <w:p w14:paraId="2BD6B7EA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  <w:hideMark/>
          </w:tcPr>
          <w:p w14:paraId="675A676B" w14:textId="495EC164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0.0493</w:t>
            </w:r>
          </w:p>
        </w:tc>
      </w:tr>
      <w:tr w:rsidR="00487342" w:rsidRPr="008F01EB" w14:paraId="131E7793" w14:textId="77777777" w:rsidTr="002A0412">
        <w:trPr>
          <w:tblCellSpacing w:w="15" w:type="dxa"/>
        </w:trPr>
        <w:tc>
          <w:tcPr>
            <w:tcW w:w="3074" w:type="dxa"/>
            <w:vAlign w:val="center"/>
            <w:hideMark/>
          </w:tcPr>
          <w:p w14:paraId="7EAD68F4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hideMark/>
          </w:tcPr>
          <w:p w14:paraId="5DA05518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hideMark/>
          </w:tcPr>
          <w:p w14:paraId="6AED6EAE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  <w:hideMark/>
          </w:tcPr>
          <w:p w14:paraId="31BBF7CE" w14:textId="2404B3BC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(0.0774)</w:t>
            </w:r>
          </w:p>
        </w:tc>
      </w:tr>
      <w:tr w:rsidR="00487342" w:rsidRPr="008F01EB" w14:paraId="2EDBAF4D" w14:textId="77777777" w:rsidTr="002A0412">
        <w:trPr>
          <w:tblCellSpacing w:w="15" w:type="dxa"/>
        </w:trPr>
        <w:tc>
          <w:tcPr>
            <w:tcW w:w="3074" w:type="dxa"/>
            <w:vAlign w:val="center"/>
            <w:hideMark/>
          </w:tcPr>
          <w:p w14:paraId="12DDFECC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CEE party</w:t>
            </w:r>
          </w:p>
        </w:tc>
        <w:tc>
          <w:tcPr>
            <w:tcW w:w="1954" w:type="dxa"/>
            <w:hideMark/>
          </w:tcPr>
          <w:p w14:paraId="69849B05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hideMark/>
          </w:tcPr>
          <w:p w14:paraId="1F3BF086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  <w:hideMark/>
          </w:tcPr>
          <w:p w14:paraId="5987191F" w14:textId="5BBAB4A3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-0.3342</w:t>
            </w:r>
            <w:r w:rsidRPr="00CD3BF2">
              <w:rPr>
                <w:rFonts w:ascii="Times New Roman" w:hAnsi="Times New Roman"/>
                <w:sz w:val="20"/>
                <w:szCs w:val="20"/>
                <w:vertAlign w:val="superscript"/>
              </w:rPr>
              <w:t>+</w:t>
            </w:r>
          </w:p>
        </w:tc>
      </w:tr>
      <w:tr w:rsidR="00487342" w:rsidRPr="008F01EB" w14:paraId="6C14081C" w14:textId="77777777" w:rsidTr="002A0412">
        <w:trPr>
          <w:tblCellSpacing w:w="15" w:type="dxa"/>
        </w:trPr>
        <w:tc>
          <w:tcPr>
            <w:tcW w:w="3074" w:type="dxa"/>
            <w:vAlign w:val="center"/>
            <w:hideMark/>
          </w:tcPr>
          <w:p w14:paraId="3CE0EC2C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hideMark/>
          </w:tcPr>
          <w:p w14:paraId="1BD12D9A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hideMark/>
          </w:tcPr>
          <w:p w14:paraId="42CF29B6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  <w:hideMark/>
          </w:tcPr>
          <w:p w14:paraId="208010DF" w14:textId="2A8A93A5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(0.1829)</w:t>
            </w:r>
          </w:p>
        </w:tc>
      </w:tr>
      <w:tr w:rsidR="00487342" w:rsidRPr="008F01EB" w14:paraId="1D86ECBC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578816DA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Southern European party</w:t>
            </w:r>
          </w:p>
        </w:tc>
        <w:tc>
          <w:tcPr>
            <w:tcW w:w="1954" w:type="dxa"/>
          </w:tcPr>
          <w:p w14:paraId="1AE18CA1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59DCB163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</w:tcPr>
          <w:p w14:paraId="028E05F3" w14:textId="6BC7158B" w:rsidR="00487342" w:rsidRPr="004059E6" w:rsidRDefault="00487342" w:rsidP="0048734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-0.0875</w:t>
            </w:r>
          </w:p>
        </w:tc>
      </w:tr>
      <w:tr w:rsidR="00487342" w:rsidRPr="008F01EB" w14:paraId="6485D974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5C349747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689C6B5D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53CFB031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</w:tcPr>
          <w:p w14:paraId="61A726BC" w14:textId="405B4A1E" w:rsidR="00487342" w:rsidRPr="004059E6" w:rsidRDefault="00487342" w:rsidP="0048734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(0.1672)</w:t>
            </w:r>
          </w:p>
        </w:tc>
      </w:tr>
      <w:tr w:rsidR="00487342" w:rsidRPr="008F01EB" w14:paraId="5C319BC3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7DF42B33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Concurrent elections</w:t>
            </w:r>
          </w:p>
        </w:tc>
        <w:tc>
          <w:tcPr>
            <w:tcW w:w="1954" w:type="dxa"/>
          </w:tcPr>
          <w:p w14:paraId="1B2A5198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4188F6AE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</w:tcPr>
          <w:p w14:paraId="3E6C4F79" w14:textId="263CDD30" w:rsidR="00487342" w:rsidRPr="004059E6" w:rsidRDefault="00487342" w:rsidP="0048734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-0.2702</w:t>
            </w:r>
            <w:r w:rsidRPr="00CD3BF2">
              <w:rPr>
                <w:rFonts w:ascii="Times New Roman" w:hAnsi="Times New Roman"/>
                <w:sz w:val="20"/>
                <w:szCs w:val="20"/>
                <w:vertAlign w:val="superscript"/>
              </w:rPr>
              <w:t>*</w:t>
            </w:r>
          </w:p>
        </w:tc>
      </w:tr>
      <w:tr w:rsidR="00487342" w:rsidRPr="008F01EB" w14:paraId="67309F84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76317AA1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633A56D1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50217228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</w:tcPr>
          <w:p w14:paraId="2E254764" w14:textId="411F6E8C" w:rsidR="00487342" w:rsidRPr="004059E6" w:rsidRDefault="00487342" w:rsidP="0048734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(0.1324)</w:t>
            </w:r>
          </w:p>
        </w:tc>
      </w:tr>
      <w:tr w:rsidR="00487342" w:rsidRPr="008F01EB" w14:paraId="592CFDDF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4F648323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Pre-Maastricht</w:t>
            </w:r>
          </w:p>
        </w:tc>
        <w:tc>
          <w:tcPr>
            <w:tcW w:w="1954" w:type="dxa"/>
          </w:tcPr>
          <w:p w14:paraId="5E07BD0A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69EC14FA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</w:tcPr>
          <w:p w14:paraId="20EDADB0" w14:textId="60EA47EF" w:rsidR="00487342" w:rsidRPr="004059E6" w:rsidRDefault="00487342" w:rsidP="0048734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-0.0428</w:t>
            </w:r>
          </w:p>
        </w:tc>
      </w:tr>
      <w:tr w:rsidR="00487342" w:rsidRPr="008F01EB" w14:paraId="68AF9056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2E14320C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57D0CEA0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0093A8EB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</w:tcPr>
          <w:p w14:paraId="3BC3FC37" w14:textId="3FDC64DB" w:rsidR="00487342" w:rsidRPr="004059E6" w:rsidRDefault="00487342" w:rsidP="0048734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(0.0933)</w:t>
            </w:r>
          </w:p>
        </w:tc>
      </w:tr>
      <w:tr w:rsidR="00487342" w:rsidRPr="008F01EB" w14:paraId="5D459A33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32412E0D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Euro crisis</w:t>
            </w:r>
          </w:p>
        </w:tc>
        <w:tc>
          <w:tcPr>
            <w:tcW w:w="1954" w:type="dxa"/>
          </w:tcPr>
          <w:p w14:paraId="09907767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06415342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</w:tcPr>
          <w:p w14:paraId="1323BE3B" w14:textId="38A035F8" w:rsidR="00487342" w:rsidRPr="004059E6" w:rsidRDefault="00487342" w:rsidP="0048734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0.0018</w:t>
            </w:r>
          </w:p>
        </w:tc>
      </w:tr>
      <w:tr w:rsidR="00487342" w:rsidRPr="008F01EB" w14:paraId="0614B81E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52397C47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0261A343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76C0F14A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</w:tcPr>
          <w:p w14:paraId="62F5ADAD" w14:textId="2E17B4C2" w:rsidR="00487342" w:rsidRPr="004059E6" w:rsidRDefault="00487342" w:rsidP="0048734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(0.0854)</w:t>
            </w:r>
          </w:p>
        </w:tc>
      </w:tr>
      <w:tr w:rsidR="00487342" w:rsidRPr="008F01EB" w14:paraId="0F923E72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63E80A72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Left-right position</w:t>
            </w:r>
          </w:p>
        </w:tc>
        <w:tc>
          <w:tcPr>
            <w:tcW w:w="1954" w:type="dxa"/>
          </w:tcPr>
          <w:p w14:paraId="57E5B66B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2293FC24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</w:tcPr>
          <w:p w14:paraId="223CBFAE" w14:textId="2F93FCD2" w:rsidR="00487342" w:rsidRPr="004059E6" w:rsidRDefault="00487342" w:rsidP="0048734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0.0015</w:t>
            </w:r>
          </w:p>
        </w:tc>
      </w:tr>
      <w:tr w:rsidR="00487342" w:rsidRPr="008F01EB" w14:paraId="571D05CF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787252C8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54DECBC6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023C545C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</w:tcPr>
          <w:p w14:paraId="5F7CF056" w14:textId="2F3B2229" w:rsidR="00487342" w:rsidRPr="004059E6" w:rsidRDefault="00487342" w:rsidP="0048734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(0.0019)</w:t>
            </w:r>
          </w:p>
        </w:tc>
      </w:tr>
      <w:tr w:rsidR="00487342" w:rsidRPr="008F01EB" w14:paraId="013962DB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0F74BCA1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vertAlign w:val="subscript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EU issue emphasis</w:t>
            </w:r>
            <w:r w:rsidRPr="008F01EB">
              <w:rPr>
                <w:rFonts w:ascii="Times New Roman" w:eastAsia="Times New Roman" w:hAnsi="Times New Roman"/>
                <w:sz w:val="20"/>
                <w:szCs w:val="20"/>
                <w:vertAlign w:val="subscript"/>
                <w:lang w:val="en-GB" w:eastAsia="de-DE"/>
              </w:rPr>
              <w:t>t-1</w:t>
            </w:r>
          </w:p>
        </w:tc>
        <w:tc>
          <w:tcPr>
            <w:tcW w:w="1954" w:type="dxa"/>
          </w:tcPr>
          <w:p w14:paraId="0C752B95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0615A45C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</w:tcPr>
          <w:p w14:paraId="074F1DDD" w14:textId="5CE68601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0.0688</w:t>
            </w:r>
            <w:r w:rsidRPr="00CD3BF2">
              <w:rPr>
                <w:rFonts w:ascii="Times New Roman" w:hAnsi="Times New Roman"/>
                <w:sz w:val="20"/>
                <w:szCs w:val="20"/>
                <w:vertAlign w:val="superscript"/>
              </w:rPr>
              <w:t>***</w:t>
            </w:r>
          </w:p>
        </w:tc>
      </w:tr>
      <w:tr w:rsidR="00487342" w:rsidRPr="008F01EB" w14:paraId="7C02E7A5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11922E8C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3010732C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021F3AD0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</w:tcPr>
          <w:p w14:paraId="031FF4E7" w14:textId="7A80FE20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(0.0111)</w:t>
            </w:r>
          </w:p>
        </w:tc>
      </w:tr>
      <w:tr w:rsidR="00487342" w:rsidRPr="008F01EB" w14:paraId="2E286C10" w14:textId="77777777" w:rsidTr="002A0412">
        <w:trPr>
          <w:tblCellSpacing w:w="15" w:type="dxa"/>
        </w:trPr>
        <w:tc>
          <w:tcPr>
            <w:tcW w:w="3074" w:type="dxa"/>
            <w:vAlign w:val="center"/>
            <w:hideMark/>
          </w:tcPr>
          <w:p w14:paraId="167D9419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Constant</w:t>
            </w:r>
          </w:p>
        </w:tc>
        <w:tc>
          <w:tcPr>
            <w:tcW w:w="1954" w:type="dxa"/>
            <w:hideMark/>
          </w:tcPr>
          <w:p w14:paraId="6AA72D90" w14:textId="01A9C2BB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0.7002</w:t>
            </w:r>
            <w:r w:rsidRPr="00CD3BF2">
              <w:rPr>
                <w:rFonts w:ascii="Times New Roman" w:hAnsi="Times New Roman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1954" w:type="dxa"/>
            <w:hideMark/>
          </w:tcPr>
          <w:p w14:paraId="2A8BED24" w14:textId="66AA2041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0.7675</w:t>
            </w:r>
            <w:r w:rsidRPr="00CD3BF2">
              <w:rPr>
                <w:rFonts w:ascii="Times New Roman" w:hAnsi="Times New Roman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1940" w:type="dxa"/>
            <w:hideMark/>
          </w:tcPr>
          <w:p w14:paraId="55155345" w14:textId="6320E11A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0.7641</w:t>
            </w:r>
            <w:r w:rsidRPr="00CD3BF2">
              <w:rPr>
                <w:rFonts w:ascii="Times New Roman" w:hAnsi="Times New Roman"/>
                <w:sz w:val="20"/>
                <w:szCs w:val="20"/>
                <w:vertAlign w:val="superscript"/>
              </w:rPr>
              <w:t>***</w:t>
            </w:r>
          </w:p>
        </w:tc>
      </w:tr>
      <w:tr w:rsidR="00487342" w:rsidRPr="008F01EB" w14:paraId="7468049E" w14:textId="77777777" w:rsidTr="002A0412">
        <w:trPr>
          <w:tblCellSpacing w:w="15" w:type="dxa"/>
        </w:trPr>
        <w:tc>
          <w:tcPr>
            <w:tcW w:w="3074" w:type="dxa"/>
            <w:tcBorders>
              <w:bottom w:val="single" w:sz="4" w:space="0" w:color="auto"/>
            </w:tcBorders>
            <w:vAlign w:val="center"/>
            <w:hideMark/>
          </w:tcPr>
          <w:p w14:paraId="5FC66E2A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tcBorders>
              <w:bottom w:val="single" w:sz="4" w:space="0" w:color="auto"/>
            </w:tcBorders>
            <w:hideMark/>
          </w:tcPr>
          <w:p w14:paraId="5A7D1E9E" w14:textId="69EA265B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(0.0841)</w:t>
            </w:r>
          </w:p>
        </w:tc>
        <w:tc>
          <w:tcPr>
            <w:tcW w:w="1954" w:type="dxa"/>
            <w:tcBorders>
              <w:bottom w:val="single" w:sz="4" w:space="0" w:color="auto"/>
            </w:tcBorders>
            <w:hideMark/>
          </w:tcPr>
          <w:p w14:paraId="0D0C79AE" w14:textId="4851EF38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(0.0873)</w:t>
            </w:r>
          </w:p>
        </w:tc>
        <w:tc>
          <w:tcPr>
            <w:tcW w:w="1940" w:type="dxa"/>
            <w:tcBorders>
              <w:bottom w:val="single" w:sz="4" w:space="0" w:color="auto"/>
            </w:tcBorders>
            <w:hideMark/>
          </w:tcPr>
          <w:p w14:paraId="32A4B95D" w14:textId="309BC02D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(0.1304)</w:t>
            </w:r>
          </w:p>
        </w:tc>
      </w:tr>
      <w:tr w:rsidR="00BF5DE7" w:rsidRPr="008F01EB" w14:paraId="684C93E6" w14:textId="77777777" w:rsidTr="00BF5DE7">
        <w:trPr>
          <w:tblCellSpacing w:w="15" w:type="dxa"/>
        </w:trPr>
        <w:tc>
          <w:tcPr>
            <w:tcW w:w="3074" w:type="dxa"/>
            <w:vAlign w:val="center"/>
          </w:tcPr>
          <w:p w14:paraId="7F9EF7AB" w14:textId="65CCBA3D" w:rsidR="00BF5DE7" w:rsidRPr="008F01EB" w:rsidRDefault="00BF5DE7" w:rsidP="00BF5DE7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  <w:t>Random effects:</w:t>
            </w:r>
          </w:p>
        </w:tc>
        <w:tc>
          <w:tcPr>
            <w:tcW w:w="1954" w:type="dxa"/>
          </w:tcPr>
          <w:p w14:paraId="1090606C" w14:textId="77777777" w:rsidR="00BF5DE7" w:rsidRPr="00CD3BF2" w:rsidRDefault="00BF5DE7" w:rsidP="00BF5D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954" w:type="dxa"/>
          </w:tcPr>
          <w:p w14:paraId="0DCFC81C" w14:textId="77777777" w:rsidR="00BF5DE7" w:rsidRPr="00CD3BF2" w:rsidRDefault="00BF5DE7" w:rsidP="00BF5D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940" w:type="dxa"/>
          </w:tcPr>
          <w:p w14:paraId="773C8879" w14:textId="77777777" w:rsidR="00BF5DE7" w:rsidRPr="00CD3BF2" w:rsidRDefault="00BF5DE7" w:rsidP="00BF5D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BF5DE7" w:rsidRPr="008F01EB" w14:paraId="66B011EB" w14:textId="77777777" w:rsidTr="00BF5DE7">
        <w:trPr>
          <w:tblCellSpacing w:w="15" w:type="dxa"/>
        </w:trPr>
        <w:tc>
          <w:tcPr>
            <w:tcW w:w="3074" w:type="dxa"/>
            <w:vAlign w:val="center"/>
          </w:tcPr>
          <w:p w14:paraId="792FED07" w14:textId="7A11B1DD" w:rsidR="00BF5DE7" w:rsidRPr="008F01EB" w:rsidRDefault="00BF5DE7" w:rsidP="00BF5DE7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Party manifesto level</w:t>
            </w:r>
          </w:p>
        </w:tc>
        <w:tc>
          <w:tcPr>
            <w:tcW w:w="1954" w:type="dxa"/>
          </w:tcPr>
          <w:p w14:paraId="3EA530C3" w14:textId="539A0E75" w:rsidR="00BF5DE7" w:rsidRPr="00CD3BF2" w:rsidRDefault="003C1CD7" w:rsidP="00BF5D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7736</w:t>
            </w:r>
          </w:p>
        </w:tc>
        <w:tc>
          <w:tcPr>
            <w:tcW w:w="1954" w:type="dxa"/>
          </w:tcPr>
          <w:p w14:paraId="624C6F32" w14:textId="0D398305" w:rsidR="00BF5DE7" w:rsidRPr="00CD3BF2" w:rsidRDefault="003C1CD7" w:rsidP="00BF5D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7646</w:t>
            </w:r>
          </w:p>
        </w:tc>
        <w:tc>
          <w:tcPr>
            <w:tcW w:w="1940" w:type="dxa"/>
          </w:tcPr>
          <w:p w14:paraId="2952C082" w14:textId="304AD193" w:rsidR="00BF5DE7" w:rsidRPr="00CD3BF2" w:rsidRDefault="003C1CD7" w:rsidP="00BF5D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6351</w:t>
            </w:r>
          </w:p>
        </w:tc>
      </w:tr>
      <w:tr w:rsidR="00BF5DE7" w:rsidRPr="008F01EB" w14:paraId="391B0251" w14:textId="77777777" w:rsidTr="00BF5DE7">
        <w:trPr>
          <w:tblCellSpacing w:w="15" w:type="dxa"/>
        </w:trPr>
        <w:tc>
          <w:tcPr>
            <w:tcW w:w="3074" w:type="dxa"/>
            <w:vAlign w:val="center"/>
          </w:tcPr>
          <w:p w14:paraId="1F6A4DC9" w14:textId="77777777" w:rsidR="00BF5DE7" w:rsidRPr="008F01EB" w:rsidRDefault="00BF5DE7" w:rsidP="00BF5DE7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4C36EAF7" w14:textId="7C09AE69" w:rsidR="00BF5DE7" w:rsidRPr="00CD3BF2" w:rsidRDefault="003C1CD7" w:rsidP="00BF5D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0.0446)</w:t>
            </w:r>
          </w:p>
        </w:tc>
        <w:tc>
          <w:tcPr>
            <w:tcW w:w="1954" w:type="dxa"/>
          </w:tcPr>
          <w:p w14:paraId="71E0E27D" w14:textId="20A0E6AE" w:rsidR="00BF5DE7" w:rsidRPr="00CD3BF2" w:rsidRDefault="003C1CD7" w:rsidP="00BF5D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0.0440)</w:t>
            </w:r>
          </w:p>
        </w:tc>
        <w:tc>
          <w:tcPr>
            <w:tcW w:w="1940" w:type="dxa"/>
          </w:tcPr>
          <w:p w14:paraId="5B5DD0AA" w14:textId="633E31FA" w:rsidR="00BF5DE7" w:rsidRPr="00CD3BF2" w:rsidRDefault="003C1CD7" w:rsidP="00BF5D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0.0441)</w:t>
            </w:r>
          </w:p>
        </w:tc>
      </w:tr>
      <w:tr w:rsidR="00BF5DE7" w:rsidRPr="008F01EB" w14:paraId="5CDA8994" w14:textId="77777777" w:rsidTr="00BF5DE7">
        <w:trPr>
          <w:tblCellSpacing w:w="15" w:type="dxa"/>
        </w:trPr>
        <w:tc>
          <w:tcPr>
            <w:tcW w:w="3074" w:type="dxa"/>
            <w:vAlign w:val="center"/>
          </w:tcPr>
          <w:p w14:paraId="4DEDA2C5" w14:textId="4F913E5A" w:rsidR="00BF5DE7" w:rsidRPr="008F01EB" w:rsidRDefault="00BF5DE7" w:rsidP="00BF5DE7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Country level</w:t>
            </w:r>
          </w:p>
        </w:tc>
        <w:tc>
          <w:tcPr>
            <w:tcW w:w="1954" w:type="dxa"/>
          </w:tcPr>
          <w:p w14:paraId="308A2D32" w14:textId="22B8592C" w:rsidR="00BF5DE7" w:rsidRPr="00CD3BF2" w:rsidRDefault="003C1CD7" w:rsidP="00BF5D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729</w:t>
            </w:r>
          </w:p>
        </w:tc>
        <w:tc>
          <w:tcPr>
            <w:tcW w:w="1954" w:type="dxa"/>
          </w:tcPr>
          <w:p w14:paraId="3FF49189" w14:textId="25554F18" w:rsidR="00BF5DE7" w:rsidRPr="00CD3BF2" w:rsidRDefault="003C1CD7" w:rsidP="00BF5D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667</w:t>
            </w:r>
          </w:p>
        </w:tc>
        <w:tc>
          <w:tcPr>
            <w:tcW w:w="1940" w:type="dxa"/>
          </w:tcPr>
          <w:p w14:paraId="247FFB5B" w14:textId="7CB26BB2" w:rsidR="00BF5DE7" w:rsidRPr="00CD3BF2" w:rsidRDefault="003C1CD7" w:rsidP="00BF5D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675)</w:t>
            </w:r>
          </w:p>
        </w:tc>
      </w:tr>
      <w:tr w:rsidR="00BF5DE7" w:rsidRPr="008F01EB" w14:paraId="11AFC562" w14:textId="77777777" w:rsidTr="002A0412">
        <w:trPr>
          <w:tblCellSpacing w:w="15" w:type="dxa"/>
        </w:trPr>
        <w:tc>
          <w:tcPr>
            <w:tcW w:w="3074" w:type="dxa"/>
            <w:tcBorders>
              <w:bottom w:val="single" w:sz="4" w:space="0" w:color="auto"/>
            </w:tcBorders>
            <w:vAlign w:val="center"/>
          </w:tcPr>
          <w:p w14:paraId="5CCCF023" w14:textId="77777777" w:rsidR="00BF5DE7" w:rsidRPr="008F01EB" w:rsidRDefault="00BF5DE7" w:rsidP="00BF5DE7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tcBorders>
              <w:bottom w:val="single" w:sz="4" w:space="0" w:color="auto"/>
            </w:tcBorders>
          </w:tcPr>
          <w:p w14:paraId="3D254E19" w14:textId="13E59CBC" w:rsidR="00BF5DE7" w:rsidRPr="00CD3BF2" w:rsidRDefault="003C1CD7" w:rsidP="00BF5D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0.0322)</w:t>
            </w:r>
          </w:p>
        </w:tc>
        <w:tc>
          <w:tcPr>
            <w:tcW w:w="1954" w:type="dxa"/>
            <w:tcBorders>
              <w:bottom w:val="single" w:sz="4" w:space="0" w:color="auto"/>
            </w:tcBorders>
          </w:tcPr>
          <w:p w14:paraId="5B31F7B0" w14:textId="0A594535" w:rsidR="00BF5DE7" w:rsidRPr="00CD3BF2" w:rsidRDefault="003C1CD7" w:rsidP="00BF5D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0.0301)</w:t>
            </w:r>
          </w:p>
        </w:tc>
        <w:tc>
          <w:tcPr>
            <w:tcW w:w="1940" w:type="dxa"/>
            <w:tcBorders>
              <w:bottom w:val="single" w:sz="4" w:space="0" w:color="auto"/>
            </w:tcBorders>
          </w:tcPr>
          <w:p w14:paraId="26F7F647" w14:textId="381BB7F9" w:rsidR="00BF5DE7" w:rsidRPr="00CD3BF2" w:rsidRDefault="003C1CD7" w:rsidP="00BF5D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0.0334)</w:t>
            </w:r>
          </w:p>
        </w:tc>
      </w:tr>
      <w:tr w:rsidR="00487342" w:rsidRPr="008F01EB" w14:paraId="57EDB80D" w14:textId="77777777" w:rsidTr="002A0412">
        <w:trPr>
          <w:tblCellSpacing w:w="15" w:type="dxa"/>
        </w:trPr>
        <w:tc>
          <w:tcPr>
            <w:tcW w:w="3074" w:type="dxa"/>
            <w:vAlign w:val="center"/>
            <w:hideMark/>
          </w:tcPr>
          <w:p w14:paraId="55860773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Observations</w:t>
            </w:r>
          </w:p>
        </w:tc>
        <w:tc>
          <w:tcPr>
            <w:tcW w:w="1954" w:type="dxa"/>
            <w:hideMark/>
          </w:tcPr>
          <w:p w14:paraId="11D8AFE8" w14:textId="6FCE3D8D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953</w:t>
            </w:r>
          </w:p>
        </w:tc>
        <w:tc>
          <w:tcPr>
            <w:tcW w:w="1954" w:type="dxa"/>
            <w:hideMark/>
          </w:tcPr>
          <w:p w14:paraId="40E104B0" w14:textId="1454F7D0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953</w:t>
            </w:r>
          </w:p>
        </w:tc>
        <w:tc>
          <w:tcPr>
            <w:tcW w:w="1940" w:type="dxa"/>
            <w:hideMark/>
          </w:tcPr>
          <w:p w14:paraId="137DB0A0" w14:textId="78E6CF42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620</w:t>
            </w:r>
          </w:p>
        </w:tc>
      </w:tr>
      <w:tr w:rsidR="00487342" w:rsidRPr="008F01EB" w14:paraId="51C5166B" w14:textId="77777777" w:rsidTr="002A0412">
        <w:trPr>
          <w:tblCellSpacing w:w="15" w:type="dxa"/>
        </w:trPr>
        <w:tc>
          <w:tcPr>
            <w:tcW w:w="3074" w:type="dxa"/>
            <w:vAlign w:val="center"/>
            <w:hideMark/>
          </w:tcPr>
          <w:p w14:paraId="55BAA0F7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Log Likelihood</w:t>
            </w:r>
          </w:p>
        </w:tc>
        <w:tc>
          <w:tcPr>
            <w:tcW w:w="1954" w:type="dxa"/>
            <w:hideMark/>
          </w:tcPr>
          <w:p w14:paraId="73BE0030" w14:textId="43B8999F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-1160.3470</w:t>
            </w:r>
          </w:p>
        </w:tc>
        <w:tc>
          <w:tcPr>
            <w:tcW w:w="1954" w:type="dxa"/>
            <w:hideMark/>
          </w:tcPr>
          <w:p w14:paraId="5B1A372F" w14:textId="05EA1589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-1155.3357</w:t>
            </w:r>
          </w:p>
        </w:tc>
        <w:tc>
          <w:tcPr>
            <w:tcW w:w="1940" w:type="dxa"/>
            <w:hideMark/>
          </w:tcPr>
          <w:p w14:paraId="17C3E8C2" w14:textId="03F7486D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-714.7244</w:t>
            </w:r>
          </w:p>
        </w:tc>
      </w:tr>
      <w:tr w:rsidR="00487342" w:rsidRPr="008F01EB" w14:paraId="2C049853" w14:textId="77777777" w:rsidTr="002A0412">
        <w:trPr>
          <w:tblCellSpacing w:w="15" w:type="dxa"/>
        </w:trPr>
        <w:tc>
          <w:tcPr>
            <w:tcW w:w="3074" w:type="dxa"/>
            <w:vAlign w:val="center"/>
            <w:hideMark/>
          </w:tcPr>
          <w:p w14:paraId="10F9ECB4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Akaike Inf. Crit.</w:t>
            </w:r>
          </w:p>
        </w:tc>
        <w:tc>
          <w:tcPr>
            <w:tcW w:w="1954" w:type="dxa"/>
            <w:hideMark/>
          </w:tcPr>
          <w:p w14:paraId="5EFA6318" w14:textId="567765FB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2328.6940</w:t>
            </w:r>
          </w:p>
        </w:tc>
        <w:tc>
          <w:tcPr>
            <w:tcW w:w="1954" w:type="dxa"/>
            <w:hideMark/>
          </w:tcPr>
          <w:p w14:paraId="46B88847" w14:textId="5FA3F11B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2322.6715</w:t>
            </w:r>
          </w:p>
        </w:tc>
        <w:tc>
          <w:tcPr>
            <w:tcW w:w="1940" w:type="dxa"/>
            <w:hideMark/>
          </w:tcPr>
          <w:p w14:paraId="3050EF99" w14:textId="66306AD5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1457.4488</w:t>
            </w:r>
          </w:p>
        </w:tc>
      </w:tr>
      <w:tr w:rsidR="00487342" w:rsidRPr="008F01EB" w14:paraId="753EE99B" w14:textId="77777777" w:rsidTr="002A0412">
        <w:trPr>
          <w:tblCellSpacing w:w="15" w:type="dxa"/>
        </w:trPr>
        <w:tc>
          <w:tcPr>
            <w:tcW w:w="3074" w:type="dxa"/>
            <w:tcBorders>
              <w:bottom w:val="single" w:sz="4" w:space="0" w:color="auto"/>
            </w:tcBorders>
            <w:vAlign w:val="center"/>
            <w:hideMark/>
          </w:tcPr>
          <w:p w14:paraId="47547687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Bayesian Inf. Crit.</w:t>
            </w:r>
          </w:p>
        </w:tc>
        <w:tc>
          <w:tcPr>
            <w:tcW w:w="1954" w:type="dxa"/>
            <w:tcBorders>
              <w:bottom w:val="single" w:sz="4" w:space="0" w:color="auto"/>
            </w:tcBorders>
            <w:hideMark/>
          </w:tcPr>
          <w:p w14:paraId="0E53F2BC" w14:textId="30D335E5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2348.1325</w:t>
            </w:r>
          </w:p>
        </w:tc>
        <w:tc>
          <w:tcPr>
            <w:tcW w:w="1954" w:type="dxa"/>
            <w:tcBorders>
              <w:bottom w:val="single" w:sz="4" w:space="0" w:color="auto"/>
            </w:tcBorders>
            <w:hideMark/>
          </w:tcPr>
          <w:p w14:paraId="4593DA08" w14:textId="49185122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2351.8292</w:t>
            </w:r>
          </w:p>
        </w:tc>
        <w:tc>
          <w:tcPr>
            <w:tcW w:w="1940" w:type="dxa"/>
            <w:tcBorders>
              <w:bottom w:val="single" w:sz="4" w:space="0" w:color="auto"/>
            </w:tcBorders>
            <w:hideMark/>
          </w:tcPr>
          <w:p w14:paraId="54204689" w14:textId="5FE87DCD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D3BF2">
              <w:rPr>
                <w:rFonts w:ascii="Times New Roman" w:hAnsi="Times New Roman"/>
                <w:sz w:val="20"/>
                <w:szCs w:val="20"/>
              </w:rPr>
              <w:t>1519.4649</w:t>
            </w:r>
          </w:p>
        </w:tc>
      </w:tr>
    </w:tbl>
    <w:bookmarkEnd w:id="6"/>
    <w:p w14:paraId="047E0442" w14:textId="77777777" w:rsidR="00075663" w:rsidRPr="00930731" w:rsidRDefault="00075663" w:rsidP="00075663">
      <w:pPr>
        <w:spacing w:after="0" w:line="240" w:lineRule="auto"/>
        <w:jc w:val="both"/>
        <w:rPr>
          <w:rFonts w:ascii="Times New Roman" w:hAnsi="Times New Roman"/>
          <w:sz w:val="20"/>
          <w:szCs w:val="20"/>
          <w:lang w:val="en-GB"/>
        </w:rPr>
      </w:pPr>
      <w:r w:rsidRPr="00734A9A">
        <w:rPr>
          <w:rFonts w:ascii="Times New Roman" w:hAnsi="Times New Roman"/>
          <w:i/>
          <w:sz w:val="20"/>
          <w:szCs w:val="20"/>
          <w:lang w:val="en-GB"/>
        </w:rPr>
        <w:t>Notes: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 </w:t>
      </w:r>
      <w:r>
        <w:rPr>
          <w:rFonts w:ascii="Times New Roman" w:hAnsi="Times New Roman"/>
          <w:sz w:val="20"/>
          <w:szCs w:val="20"/>
          <w:lang w:val="en-GB"/>
        </w:rPr>
        <w:t>Dependent variable: EU issue emphasis (log). Multilevel mixed-effects Tobit regression. Standard errors are given in parentheses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. </w:t>
      </w:r>
      <w:r>
        <w:rPr>
          <w:rFonts w:ascii="Times New Roman" w:hAnsi="Times New Roman"/>
          <w:sz w:val="20"/>
          <w:szCs w:val="20"/>
          <w:lang w:val="en-GB"/>
        </w:rPr>
        <w:t xml:space="preserve">Manifestos drafted by the Liberals in Denmark in 1990, by the Liberal Reformation Party in Belgium in 1999, and by the Social Democratic </w:t>
      </w:r>
      <w:proofErr w:type="spellStart"/>
      <w:r>
        <w:rPr>
          <w:rFonts w:ascii="Times New Roman" w:hAnsi="Times New Roman"/>
          <w:sz w:val="20"/>
          <w:szCs w:val="20"/>
          <w:lang w:val="en-GB"/>
        </w:rPr>
        <w:t>Center</w:t>
      </w:r>
      <w:proofErr w:type="spellEnd"/>
      <w:r>
        <w:rPr>
          <w:rFonts w:ascii="Times New Roman" w:hAnsi="Times New Roman"/>
          <w:sz w:val="20"/>
          <w:szCs w:val="20"/>
          <w:lang w:val="en-GB"/>
        </w:rPr>
        <w:t xml:space="preserve"> Party in Portugal in 1987 are excluded from the analysis. </w:t>
      </w:r>
      <w:r w:rsidRPr="00734A9A">
        <w:rPr>
          <w:rFonts w:ascii="Times New Roman" w:hAnsi="Times New Roman"/>
          <w:sz w:val="20"/>
          <w:szCs w:val="20"/>
          <w:lang w:val="en-GB"/>
        </w:rPr>
        <w:t>Significance level</w:t>
      </w:r>
      <w:r>
        <w:rPr>
          <w:rFonts w:ascii="Times New Roman" w:hAnsi="Times New Roman"/>
          <w:sz w:val="20"/>
          <w:szCs w:val="20"/>
          <w:lang w:val="en-GB"/>
        </w:rPr>
        <w:t>s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: </w:t>
      </w:r>
      <w:r>
        <w:rPr>
          <w:rFonts w:ascii="Times New Roman" w:hAnsi="Times New Roman"/>
          <w:sz w:val="20"/>
          <w:szCs w:val="20"/>
          <w:vertAlign w:val="superscript"/>
          <w:lang w:val="en-GB"/>
        </w:rPr>
        <w:t>+</w:t>
      </w:r>
      <w:r>
        <w:rPr>
          <w:rFonts w:ascii="Times New Roman" w:hAnsi="Times New Roman"/>
          <w:i/>
          <w:sz w:val="20"/>
          <w:szCs w:val="20"/>
          <w:lang w:val="en-GB"/>
        </w:rPr>
        <w:t>p</w:t>
      </w:r>
      <w:r>
        <w:rPr>
          <w:rFonts w:ascii="Times New Roman" w:hAnsi="Times New Roman"/>
          <w:sz w:val="20"/>
          <w:szCs w:val="20"/>
          <w:lang w:val="en-GB"/>
        </w:rPr>
        <w:t xml:space="preserve"> &lt; 0.10; </w:t>
      </w:r>
      <w:r w:rsidRPr="00734A9A">
        <w:rPr>
          <w:rFonts w:ascii="Times New Roman" w:hAnsi="Times New Roman"/>
          <w:sz w:val="20"/>
          <w:szCs w:val="20"/>
          <w:lang w:val="en-GB"/>
        </w:rPr>
        <w:t>*</w:t>
      </w:r>
      <w:r>
        <w:rPr>
          <w:rFonts w:ascii="Times New Roman" w:hAnsi="Times New Roman"/>
          <w:i/>
          <w:sz w:val="20"/>
          <w:szCs w:val="20"/>
          <w:lang w:val="en-GB"/>
        </w:rPr>
        <w:t>p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 &lt; 0.05</w:t>
      </w:r>
      <w:r>
        <w:rPr>
          <w:rFonts w:ascii="Times New Roman" w:hAnsi="Times New Roman"/>
          <w:sz w:val="20"/>
          <w:szCs w:val="20"/>
          <w:lang w:val="en-GB"/>
        </w:rPr>
        <w:t>;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 **</w:t>
      </w:r>
      <w:r>
        <w:rPr>
          <w:rFonts w:ascii="Times New Roman" w:hAnsi="Times New Roman"/>
          <w:i/>
          <w:sz w:val="20"/>
          <w:szCs w:val="20"/>
          <w:lang w:val="en-GB"/>
        </w:rPr>
        <w:t>p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 &lt; 0.01</w:t>
      </w:r>
      <w:r>
        <w:rPr>
          <w:rFonts w:ascii="Times New Roman" w:hAnsi="Times New Roman"/>
          <w:sz w:val="20"/>
          <w:szCs w:val="20"/>
          <w:lang w:val="en-GB"/>
        </w:rPr>
        <w:t xml:space="preserve">; </w:t>
      </w:r>
      <w:r w:rsidRPr="00734A9A">
        <w:rPr>
          <w:rFonts w:ascii="Times New Roman" w:hAnsi="Times New Roman"/>
          <w:sz w:val="20"/>
          <w:szCs w:val="20"/>
          <w:lang w:val="en-GB"/>
        </w:rPr>
        <w:t>***</w:t>
      </w:r>
      <w:r>
        <w:rPr>
          <w:rFonts w:ascii="Times New Roman" w:hAnsi="Times New Roman"/>
          <w:i/>
          <w:sz w:val="20"/>
          <w:szCs w:val="20"/>
          <w:lang w:val="en-GB"/>
        </w:rPr>
        <w:t>p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 &lt; 0.001.</w:t>
      </w:r>
    </w:p>
    <w:p w14:paraId="71760934" w14:textId="77777777" w:rsidR="00075663" w:rsidRDefault="00075663" w:rsidP="00075663">
      <w:pPr>
        <w:rPr>
          <w:rFonts w:ascii="Times New Roman" w:hAnsi="Times New Roman"/>
          <w:b/>
          <w:sz w:val="24"/>
          <w:szCs w:val="24"/>
          <w:lang w:val="en-GB"/>
        </w:rPr>
      </w:pPr>
      <w:r>
        <w:rPr>
          <w:rFonts w:ascii="Times New Roman" w:hAnsi="Times New Roman"/>
          <w:b/>
          <w:sz w:val="24"/>
          <w:szCs w:val="24"/>
          <w:lang w:val="en-GB"/>
        </w:rPr>
        <w:br w:type="page"/>
      </w:r>
    </w:p>
    <w:p w14:paraId="584BF6B1" w14:textId="6B9C3E36" w:rsidR="00075663" w:rsidRDefault="00075663" w:rsidP="00940A10">
      <w:pPr>
        <w:pStyle w:val="berschrift1"/>
      </w:pPr>
      <w:bookmarkStart w:id="7" w:name="_Toc98405101"/>
      <w:r>
        <w:lastRenderedPageBreak/>
        <w:t>Table S</w:t>
      </w:r>
      <w:r w:rsidR="00404917">
        <w:t>5</w:t>
      </w:r>
      <w:r>
        <w:t>: Robustness check (excluding parties without EU issue emphasis)</w:t>
      </w:r>
      <w:bookmarkEnd w:id="7"/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119"/>
        <w:gridCol w:w="1984"/>
        <w:gridCol w:w="1984"/>
        <w:gridCol w:w="1985"/>
      </w:tblGrid>
      <w:tr w:rsidR="00487342" w:rsidRPr="008F01EB" w14:paraId="7A96EDC2" w14:textId="77777777" w:rsidTr="002A0412">
        <w:trPr>
          <w:tblCellSpacing w:w="15" w:type="dxa"/>
        </w:trPr>
        <w:tc>
          <w:tcPr>
            <w:tcW w:w="3074" w:type="dxa"/>
            <w:tcBorders>
              <w:top w:val="single" w:sz="4" w:space="0" w:color="auto"/>
            </w:tcBorders>
            <w:vAlign w:val="center"/>
            <w:hideMark/>
          </w:tcPr>
          <w:p w14:paraId="689871C3" w14:textId="77777777" w:rsidR="00487342" w:rsidRPr="008F01EB" w:rsidRDefault="00487342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tcBorders>
              <w:top w:val="single" w:sz="4" w:space="0" w:color="auto"/>
            </w:tcBorders>
            <w:vAlign w:val="center"/>
            <w:hideMark/>
          </w:tcPr>
          <w:p w14:paraId="3B51448B" w14:textId="77777777" w:rsidR="00487342" w:rsidRPr="008F01EB" w:rsidRDefault="00487342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Model 1</w:t>
            </w:r>
          </w:p>
        </w:tc>
        <w:tc>
          <w:tcPr>
            <w:tcW w:w="1954" w:type="dxa"/>
            <w:tcBorders>
              <w:top w:val="single" w:sz="4" w:space="0" w:color="auto"/>
            </w:tcBorders>
            <w:vAlign w:val="center"/>
            <w:hideMark/>
          </w:tcPr>
          <w:p w14:paraId="37BF6841" w14:textId="77777777" w:rsidR="00487342" w:rsidRPr="008F01EB" w:rsidRDefault="00487342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Model 2</w:t>
            </w:r>
          </w:p>
        </w:tc>
        <w:tc>
          <w:tcPr>
            <w:tcW w:w="1940" w:type="dxa"/>
            <w:tcBorders>
              <w:top w:val="single" w:sz="4" w:space="0" w:color="auto"/>
            </w:tcBorders>
            <w:vAlign w:val="center"/>
            <w:hideMark/>
          </w:tcPr>
          <w:p w14:paraId="450F64B3" w14:textId="77777777" w:rsidR="00487342" w:rsidRPr="008F01EB" w:rsidRDefault="00487342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Model 3</w:t>
            </w:r>
          </w:p>
        </w:tc>
      </w:tr>
      <w:tr w:rsidR="00487342" w:rsidRPr="008F01EB" w14:paraId="1A1E7597" w14:textId="77777777" w:rsidTr="002A0412">
        <w:trPr>
          <w:tblCellSpacing w:w="15" w:type="dxa"/>
        </w:trPr>
        <w:tc>
          <w:tcPr>
            <w:tcW w:w="3074" w:type="dxa"/>
            <w:tcBorders>
              <w:top w:val="single" w:sz="4" w:space="0" w:color="auto"/>
            </w:tcBorders>
            <w:vAlign w:val="center"/>
          </w:tcPr>
          <w:p w14:paraId="0B2C174D" w14:textId="77777777" w:rsidR="00487342" w:rsidRPr="005755F9" w:rsidRDefault="00487342" w:rsidP="002A0412">
            <w:pPr>
              <w:spacing w:after="0" w:line="240" w:lineRule="auto"/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</w:pPr>
            <w:r w:rsidRPr="005755F9"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  <w:t>Hypothesis 1:</w:t>
            </w:r>
          </w:p>
        </w:tc>
        <w:tc>
          <w:tcPr>
            <w:tcW w:w="1954" w:type="dxa"/>
            <w:tcBorders>
              <w:top w:val="single" w:sz="4" w:space="0" w:color="auto"/>
            </w:tcBorders>
            <w:vAlign w:val="center"/>
          </w:tcPr>
          <w:p w14:paraId="3586A723" w14:textId="77777777" w:rsidR="00487342" w:rsidRPr="008F01EB" w:rsidRDefault="00487342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tcBorders>
              <w:top w:val="single" w:sz="4" w:space="0" w:color="auto"/>
            </w:tcBorders>
            <w:vAlign w:val="center"/>
          </w:tcPr>
          <w:p w14:paraId="09C6AC1B" w14:textId="77777777" w:rsidR="00487342" w:rsidRPr="008F01EB" w:rsidRDefault="00487342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  <w:tcBorders>
              <w:top w:val="single" w:sz="4" w:space="0" w:color="auto"/>
            </w:tcBorders>
            <w:vAlign w:val="center"/>
          </w:tcPr>
          <w:p w14:paraId="25C538BD" w14:textId="77777777" w:rsidR="00487342" w:rsidRPr="008F01EB" w:rsidRDefault="00487342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</w:tr>
      <w:tr w:rsidR="00487342" w:rsidRPr="008F01EB" w14:paraId="3C6CB420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1D91EDE9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Cycle position</w:t>
            </w:r>
          </w:p>
        </w:tc>
        <w:tc>
          <w:tcPr>
            <w:tcW w:w="1954" w:type="dxa"/>
          </w:tcPr>
          <w:p w14:paraId="0260C523" w14:textId="305ADDE9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-0.2920</w:t>
            </w:r>
            <w:r w:rsidRPr="004F777D">
              <w:rPr>
                <w:rFonts w:ascii="Times New Roman" w:hAnsi="Times New Roman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954" w:type="dxa"/>
          </w:tcPr>
          <w:p w14:paraId="557779C0" w14:textId="00B08FA1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-0.4095</w:t>
            </w:r>
            <w:r w:rsidRPr="004F777D">
              <w:rPr>
                <w:rFonts w:ascii="Times New Roman" w:hAnsi="Times New Roman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1940" w:type="dxa"/>
          </w:tcPr>
          <w:p w14:paraId="638690C5" w14:textId="053FD616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-0.3017</w:t>
            </w:r>
            <w:r w:rsidRPr="004F777D">
              <w:rPr>
                <w:rFonts w:ascii="Times New Roman" w:hAnsi="Times New Roman"/>
                <w:sz w:val="20"/>
                <w:szCs w:val="20"/>
                <w:vertAlign w:val="superscript"/>
              </w:rPr>
              <w:t>*</w:t>
            </w:r>
          </w:p>
        </w:tc>
      </w:tr>
      <w:tr w:rsidR="00487342" w:rsidRPr="008F01EB" w14:paraId="10A52F65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3147124F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0E961CA5" w14:textId="3B2E9775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(0.1027)</w:t>
            </w:r>
          </w:p>
        </w:tc>
        <w:tc>
          <w:tcPr>
            <w:tcW w:w="1954" w:type="dxa"/>
          </w:tcPr>
          <w:p w14:paraId="2FD5A568" w14:textId="7ED8DDF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(0.1121)</w:t>
            </w:r>
          </w:p>
        </w:tc>
        <w:tc>
          <w:tcPr>
            <w:tcW w:w="1940" w:type="dxa"/>
          </w:tcPr>
          <w:p w14:paraId="32375ADA" w14:textId="7C22E243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(0.1264)</w:t>
            </w:r>
          </w:p>
        </w:tc>
      </w:tr>
      <w:tr w:rsidR="00487342" w:rsidRPr="008F01EB" w14:paraId="7319DBE0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2C17F322" w14:textId="77777777" w:rsidR="00487342" w:rsidRPr="005755F9" w:rsidRDefault="00487342" w:rsidP="002A0412">
            <w:pPr>
              <w:spacing w:after="0" w:line="240" w:lineRule="auto"/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  <w:t>Hypothesis 2:</w:t>
            </w:r>
          </w:p>
        </w:tc>
        <w:tc>
          <w:tcPr>
            <w:tcW w:w="1954" w:type="dxa"/>
          </w:tcPr>
          <w:p w14:paraId="2DD73718" w14:textId="77777777" w:rsidR="00487342" w:rsidRPr="004059E6" w:rsidRDefault="00487342" w:rsidP="002A041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954" w:type="dxa"/>
          </w:tcPr>
          <w:p w14:paraId="34696218" w14:textId="77777777" w:rsidR="00487342" w:rsidRPr="004059E6" w:rsidRDefault="00487342" w:rsidP="002A041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940" w:type="dxa"/>
          </w:tcPr>
          <w:p w14:paraId="49E50C68" w14:textId="77777777" w:rsidR="00487342" w:rsidRPr="004059E6" w:rsidRDefault="00487342" w:rsidP="002A041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487342" w:rsidRPr="008F01EB" w14:paraId="04D3421C" w14:textId="77777777" w:rsidTr="002A0412">
        <w:trPr>
          <w:tblCellSpacing w:w="15" w:type="dxa"/>
        </w:trPr>
        <w:tc>
          <w:tcPr>
            <w:tcW w:w="3074" w:type="dxa"/>
            <w:vAlign w:val="center"/>
            <w:hideMark/>
          </w:tcPr>
          <w:p w14:paraId="4215285F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Eurosceptic party</w:t>
            </w:r>
          </w:p>
        </w:tc>
        <w:tc>
          <w:tcPr>
            <w:tcW w:w="1954" w:type="dxa"/>
            <w:hideMark/>
          </w:tcPr>
          <w:p w14:paraId="40BA9210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hideMark/>
          </w:tcPr>
          <w:p w14:paraId="50824993" w14:textId="05F3F009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-0.2541</w:t>
            </w:r>
            <w:r w:rsidRPr="004F777D">
              <w:rPr>
                <w:rFonts w:ascii="Times New Roman" w:hAnsi="Times New Roman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940" w:type="dxa"/>
            <w:hideMark/>
          </w:tcPr>
          <w:p w14:paraId="314D7D78" w14:textId="5BC8A5C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-0.1893</w:t>
            </w:r>
          </w:p>
        </w:tc>
      </w:tr>
      <w:tr w:rsidR="00487342" w:rsidRPr="008F01EB" w14:paraId="70CDF40D" w14:textId="77777777" w:rsidTr="002A0412">
        <w:trPr>
          <w:tblCellSpacing w:w="15" w:type="dxa"/>
        </w:trPr>
        <w:tc>
          <w:tcPr>
            <w:tcW w:w="3074" w:type="dxa"/>
            <w:vAlign w:val="center"/>
            <w:hideMark/>
          </w:tcPr>
          <w:p w14:paraId="379BD3A9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hideMark/>
          </w:tcPr>
          <w:p w14:paraId="7013C9AB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hideMark/>
          </w:tcPr>
          <w:p w14:paraId="422C85B4" w14:textId="203AC792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(0.1242)</w:t>
            </w:r>
          </w:p>
        </w:tc>
        <w:tc>
          <w:tcPr>
            <w:tcW w:w="1940" w:type="dxa"/>
            <w:hideMark/>
          </w:tcPr>
          <w:p w14:paraId="4112297A" w14:textId="49DE2165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(0.1498)</w:t>
            </w:r>
          </w:p>
        </w:tc>
      </w:tr>
      <w:tr w:rsidR="00487342" w:rsidRPr="008F01EB" w14:paraId="45A85D06" w14:textId="77777777" w:rsidTr="002A0412">
        <w:trPr>
          <w:tblCellSpacing w:w="15" w:type="dxa"/>
        </w:trPr>
        <w:tc>
          <w:tcPr>
            <w:tcW w:w="3074" w:type="dxa"/>
            <w:vAlign w:val="center"/>
            <w:hideMark/>
          </w:tcPr>
          <w:p w14:paraId="2818828C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 xml:space="preserve">Cycle position </w:t>
            </w: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 xml:space="preserve">X </w:t>
            </w: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Eurosceptic party</w:t>
            </w:r>
          </w:p>
        </w:tc>
        <w:tc>
          <w:tcPr>
            <w:tcW w:w="1954" w:type="dxa"/>
            <w:hideMark/>
          </w:tcPr>
          <w:p w14:paraId="4F54F705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hideMark/>
          </w:tcPr>
          <w:p w14:paraId="09956392" w14:textId="3C06C93F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0.5692</w:t>
            </w:r>
            <w:r w:rsidRPr="004F777D">
              <w:rPr>
                <w:rFonts w:ascii="Times New Roman" w:hAnsi="Times New Roman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940" w:type="dxa"/>
            <w:hideMark/>
          </w:tcPr>
          <w:p w14:paraId="431988F8" w14:textId="59E29C2B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0.4408</w:t>
            </w:r>
            <w:r w:rsidRPr="004F777D">
              <w:rPr>
                <w:rFonts w:ascii="Times New Roman" w:hAnsi="Times New Roman"/>
                <w:sz w:val="20"/>
                <w:szCs w:val="20"/>
                <w:vertAlign w:val="superscript"/>
              </w:rPr>
              <w:t>+</w:t>
            </w:r>
          </w:p>
        </w:tc>
      </w:tr>
      <w:tr w:rsidR="00487342" w:rsidRPr="008F01EB" w14:paraId="4D7F62E2" w14:textId="77777777" w:rsidTr="002A0412">
        <w:trPr>
          <w:tblCellSpacing w:w="15" w:type="dxa"/>
        </w:trPr>
        <w:tc>
          <w:tcPr>
            <w:tcW w:w="3074" w:type="dxa"/>
            <w:vAlign w:val="center"/>
            <w:hideMark/>
          </w:tcPr>
          <w:p w14:paraId="67057B3B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hideMark/>
          </w:tcPr>
          <w:p w14:paraId="58556E48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hideMark/>
          </w:tcPr>
          <w:p w14:paraId="6074B6EA" w14:textId="11920498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(0.2229)</w:t>
            </w:r>
          </w:p>
        </w:tc>
        <w:tc>
          <w:tcPr>
            <w:tcW w:w="1940" w:type="dxa"/>
            <w:hideMark/>
          </w:tcPr>
          <w:p w14:paraId="789A2B63" w14:textId="52AB52B6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(0.2567)</w:t>
            </w:r>
          </w:p>
        </w:tc>
      </w:tr>
      <w:tr w:rsidR="00487342" w:rsidRPr="008F01EB" w14:paraId="49CCF3E2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2B0163ED" w14:textId="77777777" w:rsidR="00487342" w:rsidRPr="005755F9" w:rsidRDefault="00487342" w:rsidP="002A0412">
            <w:pPr>
              <w:spacing w:after="0" w:line="240" w:lineRule="auto"/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  <w:t>Control variables:</w:t>
            </w:r>
          </w:p>
        </w:tc>
        <w:tc>
          <w:tcPr>
            <w:tcW w:w="1954" w:type="dxa"/>
          </w:tcPr>
          <w:p w14:paraId="6F633D2F" w14:textId="77777777" w:rsidR="00487342" w:rsidRPr="008F01EB" w:rsidRDefault="00487342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4D2F15DB" w14:textId="77777777" w:rsidR="00487342" w:rsidRPr="004059E6" w:rsidRDefault="00487342" w:rsidP="002A041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940" w:type="dxa"/>
          </w:tcPr>
          <w:p w14:paraId="22664E0C" w14:textId="77777777" w:rsidR="00487342" w:rsidRPr="004059E6" w:rsidRDefault="00487342" w:rsidP="002A041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487342" w:rsidRPr="008F01EB" w14:paraId="32ACC17A" w14:textId="77777777" w:rsidTr="002A0412">
        <w:trPr>
          <w:tblCellSpacing w:w="15" w:type="dxa"/>
        </w:trPr>
        <w:tc>
          <w:tcPr>
            <w:tcW w:w="3074" w:type="dxa"/>
            <w:vAlign w:val="center"/>
            <w:hideMark/>
          </w:tcPr>
          <w:p w14:paraId="56B4F08E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Government party</w:t>
            </w:r>
          </w:p>
        </w:tc>
        <w:tc>
          <w:tcPr>
            <w:tcW w:w="1954" w:type="dxa"/>
            <w:hideMark/>
          </w:tcPr>
          <w:p w14:paraId="767D4E0D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hideMark/>
          </w:tcPr>
          <w:p w14:paraId="40283A17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  <w:hideMark/>
          </w:tcPr>
          <w:p w14:paraId="62495773" w14:textId="5700EC01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0.0017</w:t>
            </w:r>
          </w:p>
        </w:tc>
      </w:tr>
      <w:tr w:rsidR="00487342" w:rsidRPr="008F01EB" w14:paraId="64344D3A" w14:textId="77777777" w:rsidTr="002A0412">
        <w:trPr>
          <w:tblCellSpacing w:w="15" w:type="dxa"/>
        </w:trPr>
        <w:tc>
          <w:tcPr>
            <w:tcW w:w="3074" w:type="dxa"/>
            <w:vAlign w:val="center"/>
            <w:hideMark/>
          </w:tcPr>
          <w:p w14:paraId="288731F9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hideMark/>
          </w:tcPr>
          <w:p w14:paraId="6594F053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hideMark/>
          </w:tcPr>
          <w:p w14:paraId="1DD49C50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  <w:hideMark/>
          </w:tcPr>
          <w:p w14:paraId="007D5BB8" w14:textId="702478A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(0.0708)</w:t>
            </w:r>
          </w:p>
        </w:tc>
      </w:tr>
      <w:tr w:rsidR="00487342" w:rsidRPr="008F01EB" w14:paraId="4DAADF0C" w14:textId="77777777" w:rsidTr="002A0412">
        <w:trPr>
          <w:tblCellSpacing w:w="15" w:type="dxa"/>
        </w:trPr>
        <w:tc>
          <w:tcPr>
            <w:tcW w:w="3074" w:type="dxa"/>
            <w:vAlign w:val="center"/>
            <w:hideMark/>
          </w:tcPr>
          <w:p w14:paraId="45838A6E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CEE party</w:t>
            </w:r>
          </w:p>
        </w:tc>
        <w:tc>
          <w:tcPr>
            <w:tcW w:w="1954" w:type="dxa"/>
            <w:hideMark/>
          </w:tcPr>
          <w:p w14:paraId="62627387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hideMark/>
          </w:tcPr>
          <w:p w14:paraId="75F6EC83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  <w:hideMark/>
          </w:tcPr>
          <w:p w14:paraId="1CDC6211" w14:textId="1CD2118F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-0.4060</w:t>
            </w:r>
            <w:r w:rsidRPr="004F777D">
              <w:rPr>
                <w:rFonts w:ascii="Times New Roman" w:hAnsi="Times New Roman"/>
                <w:sz w:val="20"/>
                <w:szCs w:val="20"/>
                <w:vertAlign w:val="superscript"/>
              </w:rPr>
              <w:t>*</w:t>
            </w:r>
          </w:p>
        </w:tc>
      </w:tr>
      <w:tr w:rsidR="00487342" w:rsidRPr="008F01EB" w14:paraId="6FA2E9F2" w14:textId="77777777" w:rsidTr="002A0412">
        <w:trPr>
          <w:tblCellSpacing w:w="15" w:type="dxa"/>
        </w:trPr>
        <w:tc>
          <w:tcPr>
            <w:tcW w:w="3074" w:type="dxa"/>
            <w:vAlign w:val="center"/>
            <w:hideMark/>
          </w:tcPr>
          <w:p w14:paraId="2F3BA408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hideMark/>
          </w:tcPr>
          <w:p w14:paraId="1E108420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hideMark/>
          </w:tcPr>
          <w:p w14:paraId="7AA98275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  <w:hideMark/>
          </w:tcPr>
          <w:p w14:paraId="53FEC39B" w14:textId="6FDC86A3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(0.1644)</w:t>
            </w:r>
          </w:p>
        </w:tc>
      </w:tr>
      <w:tr w:rsidR="00487342" w:rsidRPr="008F01EB" w14:paraId="55E80116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57F5E48B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Southern European party</w:t>
            </w:r>
          </w:p>
        </w:tc>
        <w:tc>
          <w:tcPr>
            <w:tcW w:w="1954" w:type="dxa"/>
          </w:tcPr>
          <w:p w14:paraId="0F4D9D9D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2FA43FD7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</w:tcPr>
          <w:p w14:paraId="4B31F099" w14:textId="1E4DBF37" w:rsidR="00487342" w:rsidRPr="004059E6" w:rsidRDefault="00487342" w:rsidP="0048734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-0.1376</w:t>
            </w:r>
          </w:p>
        </w:tc>
      </w:tr>
      <w:tr w:rsidR="00487342" w:rsidRPr="008F01EB" w14:paraId="51BF0AEB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407E8B39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51AFE891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6479DADD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</w:tcPr>
          <w:p w14:paraId="31CE4879" w14:textId="42D5386A" w:rsidR="00487342" w:rsidRPr="004059E6" w:rsidRDefault="00487342" w:rsidP="0048734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(0.1482)</w:t>
            </w:r>
          </w:p>
        </w:tc>
      </w:tr>
      <w:tr w:rsidR="00487342" w:rsidRPr="008F01EB" w14:paraId="25A323ED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2912C5B8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Concurrent elections</w:t>
            </w:r>
          </w:p>
        </w:tc>
        <w:tc>
          <w:tcPr>
            <w:tcW w:w="1954" w:type="dxa"/>
          </w:tcPr>
          <w:p w14:paraId="5037F058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0D0C4B45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</w:tcPr>
          <w:p w14:paraId="2BB04DBD" w14:textId="6205C517" w:rsidR="00487342" w:rsidRPr="004059E6" w:rsidRDefault="00487342" w:rsidP="0048734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-0.1970</w:t>
            </w:r>
          </w:p>
        </w:tc>
      </w:tr>
      <w:tr w:rsidR="00487342" w:rsidRPr="008F01EB" w14:paraId="118C2F79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7EA613E2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4455CEAC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2AE662D8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</w:tcPr>
          <w:p w14:paraId="636AC172" w14:textId="14036201" w:rsidR="00487342" w:rsidRPr="004059E6" w:rsidRDefault="00487342" w:rsidP="0048734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(0.1204)</w:t>
            </w:r>
          </w:p>
        </w:tc>
      </w:tr>
      <w:tr w:rsidR="00487342" w:rsidRPr="008F01EB" w14:paraId="35EFDF35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4A05EE80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Pre-Maastricht</w:t>
            </w:r>
          </w:p>
        </w:tc>
        <w:tc>
          <w:tcPr>
            <w:tcW w:w="1954" w:type="dxa"/>
          </w:tcPr>
          <w:p w14:paraId="609B9185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4B2A802B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</w:tcPr>
          <w:p w14:paraId="3883DE31" w14:textId="2D99738D" w:rsidR="00487342" w:rsidRPr="004059E6" w:rsidRDefault="00487342" w:rsidP="0048734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0.0389</w:t>
            </w:r>
          </w:p>
        </w:tc>
      </w:tr>
      <w:tr w:rsidR="00487342" w:rsidRPr="008F01EB" w14:paraId="34936D62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4E52D330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5A7CB798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7D9C3647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</w:tcPr>
          <w:p w14:paraId="6CDB4FDB" w14:textId="6462449F" w:rsidR="00487342" w:rsidRPr="004059E6" w:rsidRDefault="00487342" w:rsidP="0048734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(0.0860)</w:t>
            </w:r>
          </w:p>
        </w:tc>
      </w:tr>
      <w:tr w:rsidR="00487342" w:rsidRPr="008F01EB" w14:paraId="68F93DF6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16D826F0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Euro crisis</w:t>
            </w:r>
          </w:p>
        </w:tc>
        <w:tc>
          <w:tcPr>
            <w:tcW w:w="1954" w:type="dxa"/>
          </w:tcPr>
          <w:p w14:paraId="7D5A92F6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16C4D60A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</w:tcPr>
          <w:p w14:paraId="1853FC0D" w14:textId="079EE7A6" w:rsidR="00487342" w:rsidRPr="004059E6" w:rsidRDefault="00487342" w:rsidP="0048734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0.0147</w:t>
            </w:r>
          </w:p>
        </w:tc>
      </w:tr>
      <w:tr w:rsidR="00487342" w:rsidRPr="008F01EB" w14:paraId="054DEA89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3CCAEBE5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4FC88EC0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5C193E6E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</w:tcPr>
          <w:p w14:paraId="4F7CE444" w14:textId="30F75012" w:rsidR="00487342" w:rsidRPr="004059E6" w:rsidRDefault="00487342" w:rsidP="0048734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(0.0778)</w:t>
            </w:r>
          </w:p>
        </w:tc>
      </w:tr>
      <w:tr w:rsidR="00487342" w:rsidRPr="008F01EB" w14:paraId="4344E0B8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192B377A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Left-right position</w:t>
            </w:r>
          </w:p>
        </w:tc>
        <w:tc>
          <w:tcPr>
            <w:tcW w:w="1954" w:type="dxa"/>
          </w:tcPr>
          <w:p w14:paraId="29FC1585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46D24CC2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</w:tcPr>
          <w:p w14:paraId="0CD78639" w14:textId="757995E9" w:rsidR="00487342" w:rsidRPr="004059E6" w:rsidRDefault="00487342" w:rsidP="0048734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0.0045</w:t>
            </w:r>
            <w:r w:rsidRPr="004F777D">
              <w:rPr>
                <w:rFonts w:ascii="Times New Roman" w:hAnsi="Times New Roman"/>
                <w:sz w:val="20"/>
                <w:szCs w:val="20"/>
                <w:vertAlign w:val="superscript"/>
              </w:rPr>
              <w:t>*</w:t>
            </w:r>
          </w:p>
        </w:tc>
      </w:tr>
      <w:tr w:rsidR="00487342" w:rsidRPr="008F01EB" w14:paraId="737123D4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446DCC88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434C6781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652BA17E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</w:tcPr>
          <w:p w14:paraId="55DF529D" w14:textId="3F9DBA0D" w:rsidR="00487342" w:rsidRPr="004059E6" w:rsidRDefault="00487342" w:rsidP="0048734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(0.0018)</w:t>
            </w:r>
          </w:p>
        </w:tc>
      </w:tr>
      <w:tr w:rsidR="00487342" w:rsidRPr="008F01EB" w14:paraId="4750952D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56787134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vertAlign w:val="subscript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EU issue emphasis</w:t>
            </w:r>
            <w:r w:rsidRPr="008F01EB">
              <w:rPr>
                <w:rFonts w:ascii="Times New Roman" w:eastAsia="Times New Roman" w:hAnsi="Times New Roman"/>
                <w:sz w:val="20"/>
                <w:szCs w:val="20"/>
                <w:vertAlign w:val="subscript"/>
                <w:lang w:val="en-GB" w:eastAsia="de-DE"/>
              </w:rPr>
              <w:t>t-1</w:t>
            </w:r>
          </w:p>
        </w:tc>
        <w:tc>
          <w:tcPr>
            <w:tcW w:w="1954" w:type="dxa"/>
          </w:tcPr>
          <w:p w14:paraId="659BB506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217C9EEB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</w:tcPr>
          <w:p w14:paraId="44E95AE3" w14:textId="49DD0F8C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0.0507</w:t>
            </w:r>
            <w:r w:rsidRPr="004F777D">
              <w:rPr>
                <w:rFonts w:ascii="Times New Roman" w:hAnsi="Times New Roman"/>
                <w:sz w:val="20"/>
                <w:szCs w:val="20"/>
                <w:vertAlign w:val="superscript"/>
              </w:rPr>
              <w:t>***</w:t>
            </w:r>
          </w:p>
        </w:tc>
      </w:tr>
      <w:tr w:rsidR="00487342" w:rsidRPr="008F01EB" w14:paraId="2E7585CA" w14:textId="77777777" w:rsidTr="002A0412">
        <w:trPr>
          <w:tblCellSpacing w:w="15" w:type="dxa"/>
        </w:trPr>
        <w:tc>
          <w:tcPr>
            <w:tcW w:w="3074" w:type="dxa"/>
            <w:vAlign w:val="center"/>
          </w:tcPr>
          <w:p w14:paraId="7977A999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7EB25301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1A275A75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40" w:type="dxa"/>
          </w:tcPr>
          <w:p w14:paraId="72C5EF2D" w14:textId="62986CA6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(0.0105)</w:t>
            </w:r>
          </w:p>
        </w:tc>
      </w:tr>
      <w:tr w:rsidR="00487342" w:rsidRPr="008F01EB" w14:paraId="7504BABF" w14:textId="77777777" w:rsidTr="002A0412">
        <w:trPr>
          <w:tblCellSpacing w:w="15" w:type="dxa"/>
        </w:trPr>
        <w:tc>
          <w:tcPr>
            <w:tcW w:w="3074" w:type="dxa"/>
            <w:vAlign w:val="center"/>
            <w:hideMark/>
          </w:tcPr>
          <w:p w14:paraId="6D9A5459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Constant</w:t>
            </w:r>
          </w:p>
        </w:tc>
        <w:tc>
          <w:tcPr>
            <w:tcW w:w="1954" w:type="dxa"/>
            <w:hideMark/>
          </w:tcPr>
          <w:p w14:paraId="54A2BC7D" w14:textId="1BD6610C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0.9253</w:t>
            </w:r>
            <w:r w:rsidRPr="004F777D">
              <w:rPr>
                <w:rFonts w:ascii="Times New Roman" w:hAnsi="Times New Roman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1954" w:type="dxa"/>
            <w:hideMark/>
          </w:tcPr>
          <w:p w14:paraId="0225DF74" w14:textId="1A929D5E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0.9788</w:t>
            </w:r>
            <w:r w:rsidRPr="004F777D">
              <w:rPr>
                <w:rFonts w:ascii="Times New Roman" w:hAnsi="Times New Roman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1940" w:type="dxa"/>
            <w:hideMark/>
          </w:tcPr>
          <w:p w14:paraId="01FA2908" w14:textId="2E205A40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0.9876</w:t>
            </w:r>
            <w:r w:rsidRPr="004F777D">
              <w:rPr>
                <w:rFonts w:ascii="Times New Roman" w:hAnsi="Times New Roman"/>
                <w:sz w:val="20"/>
                <w:szCs w:val="20"/>
                <w:vertAlign w:val="superscript"/>
              </w:rPr>
              <w:t>***</w:t>
            </w:r>
          </w:p>
        </w:tc>
      </w:tr>
      <w:tr w:rsidR="00487342" w:rsidRPr="008F01EB" w14:paraId="1B3C6B91" w14:textId="77777777" w:rsidTr="002A0412">
        <w:trPr>
          <w:tblCellSpacing w:w="15" w:type="dxa"/>
        </w:trPr>
        <w:tc>
          <w:tcPr>
            <w:tcW w:w="3074" w:type="dxa"/>
            <w:tcBorders>
              <w:bottom w:val="single" w:sz="4" w:space="0" w:color="auto"/>
            </w:tcBorders>
            <w:vAlign w:val="center"/>
            <w:hideMark/>
          </w:tcPr>
          <w:p w14:paraId="517D33FB" w14:textId="7777777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tcBorders>
              <w:bottom w:val="single" w:sz="4" w:space="0" w:color="auto"/>
            </w:tcBorders>
            <w:hideMark/>
          </w:tcPr>
          <w:p w14:paraId="4B400D75" w14:textId="077413EB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(0.0832)</w:t>
            </w:r>
          </w:p>
        </w:tc>
        <w:tc>
          <w:tcPr>
            <w:tcW w:w="1954" w:type="dxa"/>
            <w:tcBorders>
              <w:bottom w:val="single" w:sz="4" w:space="0" w:color="auto"/>
            </w:tcBorders>
            <w:hideMark/>
          </w:tcPr>
          <w:p w14:paraId="73512335" w14:textId="51F11E33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(0.0856)</w:t>
            </w:r>
          </w:p>
        </w:tc>
        <w:tc>
          <w:tcPr>
            <w:tcW w:w="1940" w:type="dxa"/>
            <w:tcBorders>
              <w:bottom w:val="single" w:sz="4" w:space="0" w:color="auto"/>
            </w:tcBorders>
            <w:hideMark/>
          </w:tcPr>
          <w:p w14:paraId="0AC0A311" w14:textId="3B12B527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(0.1178)</w:t>
            </w:r>
          </w:p>
        </w:tc>
      </w:tr>
      <w:tr w:rsidR="0096538D" w:rsidRPr="008F01EB" w14:paraId="4EC17653" w14:textId="77777777" w:rsidTr="0096538D">
        <w:trPr>
          <w:tblCellSpacing w:w="15" w:type="dxa"/>
        </w:trPr>
        <w:tc>
          <w:tcPr>
            <w:tcW w:w="3074" w:type="dxa"/>
            <w:vAlign w:val="center"/>
          </w:tcPr>
          <w:p w14:paraId="2237C907" w14:textId="11945763" w:rsidR="0096538D" w:rsidRPr="008F01EB" w:rsidRDefault="0096538D" w:rsidP="0096538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  <w:t>Random effects:</w:t>
            </w:r>
          </w:p>
        </w:tc>
        <w:tc>
          <w:tcPr>
            <w:tcW w:w="1954" w:type="dxa"/>
          </w:tcPr>
          <w:p w14:paraId="5127E623" w14:textId="77777777" w:rsidR="0096538D" w:rsidRPr="004F777D" w:rsidRDefault="0096538D" w:rsidP="0096538D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954" w:type="dxa"/>
          </w:tcPr>
          <w:p w14:paraId="02B4A955" w14:textId="77777777" w:rsidR="0096538D" w:rsidRPr="004F777D" w:rsidRDefault="0096538D" w:rsidP="0096538D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940" w:type="dxa"/>
          </w:tcPr>
          <w:p w14:paraId="67D0C278" w14:textId="77777777" w:rsidR="0096538D" w:rsidRPr="004F777D" w:rsidRDefault="0096538D" w:rsidP="0096538D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96538D" w:rsidRPr="008F01EB" w14:paraId="40314E32" w14:textId="77777777" w:rsidTr="0096538D">
        <w:trPr>
          <w:tblCellSpacing w:w="15" w:type="dxa"/>
        </w:trPr>
        <w:tc>
          <w:tcPr>
            <w:tcW w:w="3074" w:type="dxa"/>
            <w:vAlign w:val="center"/>
          </w:tcPr>
          <w:p w14:paraId="5CC0CC13" w14:textId="02E9223C" w:rsidR="0096538D" w:rsidRPr="008F01EB" w:rsidRDefault="0096538D" w:rsidP="0096538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Party manifesto level</w:t>
            </w:r>
          </w:p>
        </w:tc>
        <w:tc>
          <w:tcPr>
            <w:tcW w:w="1954" w:type="dxa"/>
          </w:tcPr>
          <w:p w14:paraId="6B61D808" w14:textId="56BEB9F3" w:rsidR="0096538D" w:rsidRPr="004F777D" w:rsidRDefault="0096538D" w:rsidP="0096538D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5624</w:t>
            </w:r>
          </w:p>
        </w:tc>
        <w:tc>
          <w:tcPr>
            <w:tcW w:w="1954" w:type="dxa"/>
          </w:tcPr>
          <w:p w14:paraId="23A990A9" w14:textId="18BBB48D" w:rsidR="0096538D" w:rsidRPr="004F777D" w:rsidRDefault="0096538D" w:rsidP="0096538D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5577</w:t>
            </w:r>
          </w:p>
        </w:tc>
        <w:tc>
          <w:tcPr>
            <w:tcW w:w="1940" w:type="dxa"/>
          </w:tcPr>
          <w:p w14:paraId="3B1F70A5" w14:textId="0E313EF2" w:rsidR="0096538D" w:rsidRPr="004F777D" w:rsidRDefault="0096538D" w:rsidP="0096538D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4888</w:t>
            </w:r>
          </w:p>
        </w:tc>
      </w:tr>
      <w:tr w:rsidR="0096538D" w:rsidRPr="008F01EB" w14:paraId="0DD533A8" w14:textId="77777777" w:rsidTr="0096538D">
        <w:trPr>
          <w:tblCellSpacing w:w="15" w:type="dxa"/>
        </w:trPr>
        <w:tc>
          <w:tcPr>
            <w:tcW w:w="3074" w:type="dxa"/>
            <w:vAlign w:val="center"/>
          </w:tcPr>
          <w:p w14:paraId="20622E69" w14:textId="77777777" w:rsidR="0096538D" w:rsidRPr="008F01EB" w:rsidRDefault="0096538D" w:rsidP="0096538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</w:tcPr>
          <w:p w14:paraId="719B3ECB" w14:textId="69EB4467" w:rsidR="0096538D" w:rsidRPr="004F777D" w:rsidRDefault="0096538D" w:rsidP="0096538D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0.0315)</w:t>
            </w:r>
          </w:p>
        </w:tc>
        <w:tc>
          <w:tcPr>
            <w:tcW w:w="1954" w:type="dxa"/>
          </w:tcPr>
          <w:p w14:paraId="6BC4EAFA" w14:textId="094B83CA" w:rsidR="0096538D" w:rsidRPr="004F777D" w:rsidRDefault="0096538D" w:rsidP="0096538D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0.0313)</w:t>
            </w:r>
          </w:p>
        </w:tc>
        <w:tc>
          <w:tcPr>
            <w:tcW w:w="1940" w:type="dxa"/>
          </w:tcPr>
          <w:p w14:paraId="7C77751F" w14:textId="4B576704" w:rsidR="0096538D" w:rsidRPr="004F777D" w:rsidRDefault="0096538D" w:rsidP="0096538D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0.0334)</w:t>
            </w:r>
          </w:p>
        </w:tc>
      </w:tr>
      <w:tr w:rsidR="0096538D" w:rsidRPr="008F01EB" w14:paraId="7C0CA4B0" w14:textId="77777777" w:rsidTr="0096538D">
        <w:trPr>
          <w:tblCellSpacing w:w="15" w:type="dxa"/>
        </w:trPr>
        <w:tc>
          <w:tcPr>
            <w:tcW w:w="3074" w:type="dxa"/>
            <w:vAlign w:val="center"/>
          </w:tcPr>
          <w:p w14:paraId="7CBD4F91" w14:textId="6764870F" w:rsidR="0096538D" w:rsidRPr="008F01EB" w:rsidRDefault="0096538D" w:rsidP="0096538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Country level</w:t>
            </w:r>
          </w:p>
        </w:tc>
        <w:tc>
          <w:tcPr>
            <w:tcW w:w="1954" w:type="dxa"/>
          </w:tcPr>
          <w:p w14:paraId="05A268A3" w14:textId="3A01B680" w:rsidR="0096538D" w:rsidRPr="004F777D" w:rsidRDefault="0096538D" w:rsidP="0096538D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890</w:t>
            </w:r>
          </w:p>
        </w:tc>
        <w:tc>
          <w:tcPr>
            <w:tcW w:w="1954" w:type="dxa"/>
          </w:tcPr>
          <w:p w14:paraId="4294EB8A" w14:textId="55712DDD" w:rsidR="0096538D" w:rsidRPr="004F777D" w:rsidRDefault="0096538D" w:rsidP="0096538D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840</w:t>
            </w:r>
          </w:p>
        </w:tc>
        <w:tc>
          <w:tcPr>
            <w:tcW w:w="1940" w:type="dxa"/>
          </w:tcPr>
          <w:p w14:paraId="661CDB0E" w14:textId="7A205E9D" w:rsidR="0096538D" w:rsidRPr="004F777D" w:rsidRDefault="0096538D" w:rsidP="0096538D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514</w:t>
            </w:r>
          </w:p>
        </w:tc>
      </w:tr>
      <w:tr w:rsidR="0096538D" w:rsidRPr="008F01EB" w14:paraId="3FB7C96C" w14:textId="77777777" w:rsidTr="002A0412">
        <w:trPr>
          <w:tblCellSpacing w:w="15" w:type="dxa"/>
        </w:trPr>
        <w:tc>
          <w:tcPr>
            <w:tcW w:w="3074" w:type="dxa"/>
            <w:tcBorders>
              <w:bottom w:val="single" w:sz="4" w:space="0" w:color="auto"/>
            </w:tcBorders>
            <w:vAlign w:val="center"/>
          </w:tcPr>
          <w:p w14:paraId="6DAB68FB" w14:textId="77777777" w:rsidR="0096538D" w:rsidRPr="008F01EB" w:rsidRDefault="0096538D" w:rsidP="0096538D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954" w:type="dxa"/>
            <w:tcBorders>
              <w:bottom w:val="single" w:sz="4" w:space="0" w:color="auto"/>
            </w:tcBorders>
          </w:tcPr>
          <w:p w14:paraId="63E75FD7" w14:textId="2352384B" w:rsidR="0096538D" w:rsidRPr="004F777D" w:rsidRDefault="0096538D" w:rsidP="0096538D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0.0346)</w:t>
            </w:r>
          </w:p>
        </w:tc>
        <w:tc>
          <w:tcPr>
            <w:tcW w:w="1954" w:type="dxa"/>
            <w:tcBorders>
              <w:bottom w:val="single" w:sz="4" w:space="0" w:color="auto"/>
            </w:tcBorders>
          </w:tcPr>
          <w:p w14:paraId="3E54A248" w14:textId="518393DD" w:rsidR="0096538D" w:rsidRPr="004F777D" w:rsidRDefault="0096538D" w:rsidP="0096538D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0.0330)</w:t>
            </w:r>
          </w:p>
        </w:tc>
        <w:tc>
          <w:tcPr>
            <w:tcW w:w="1940" w:type="dxa"/>
            <w:tcBorders>
              <w:bottom w:val="single" w:sz="4" w:space="0" w:color="auto"/>
            </w:tcBorders>
          </w:tcPr>
          <w:p w14:paraId="4FE28291" w14:textId="48CBED2E" w:rsidR="0096538D" w:rsidRPr="004F777D" w:rsidRDefault="0096538D" w:rsidP="0096538D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0.0280)</w:t>
            </w:r>
          </w:p>
        </w:tc>
      </w:tr>
      <w:tr w:rsidR="00487342" w:rsidRPr="008F01EB" w14:paraId="1B222D5A" w14:textId="77777777" w:rsidTr="002A0412">
        <w:trPr>
          <w:tblCellSpacing w:w="15" w:type="dxa"/>
        </w:trPr>
        <w:tc>
          <w:tcPr>
            <w:tcW w:w="3074" w:type="dxa"/>
            <w:vAlign w:val="center"/>
            <w:hideMark/>
          </w:tcPr>
          <w:p w14:paraId="77F7497A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Observations</w:t>
            </w:r>
          </w:p>
        </w:tc>
        <w:tc>
          <w:tcPr>
            <w:tcW w:w="1954" w:type="dxa"/>
            <w:hideMark/>
          </w:tcPr>
          <w:p w14:paraId="64CAC92D" w14:textId="4F159D9C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830</w:t>
            </w:r>
          </w:p>
        </w:tc>
        <w:tc>
          <w:tcPr>
            <w:tcW w:w="1954" w:type="dxa"/>
            <w:hideMark/>
          </w:tcPr>
          <w:p w14:paraId="5294A6ED" w14:textId="05F7FF16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830</w:t>
            </w:r>
          </w:p>
        </w:tc>
        <w:tc>
          <w:tcPr>
            <w:tcW w:w="1940" w:type="dxa"/>
            <w:hideMark/>
          </w:tcPr>
          <w:p w14:paraId="2BD4BB4C" w14:textId="59637483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552</w:t>
            </w:r>
          </w:p>
        </w:tc>
      </w:tr>
      <w:tr w:rsidR="00487342" w:rsidRPr="008F01EB" w14:paraId="6298B258" w14:textId="77777777" w:rsidTr="002A0412">
        <w:trPr>
          <w:tblCellSpacing w:w="15" w:type="dxa"/>
        </w:trPr>
        <w:tc>
          <w:tcPr>
            <w:tcW w:w="3074" w:type="dxa"/>
            <w:vAlign w:val="center"/>
            <w:hideMark/>
          </w:tcPr>
          <w:p w14:paraId="093287E7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Log Likelihood</w:t>
            </w:r>
          </w:p>
        </w:tc>
        <w:tc>
          <w:tcPr>
            <w:tcW w:w="1954" w:type="dxa"/>
            <w:hideMark/>
          </w:tcPr>
          <w:p w14:paraId="729450DA" w14:textId="486DC342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-952.3363</w:t>
            </w:r>
          </w:p>
        </w:tc>
        <w:tc>
          <w:tcPr>
            <w:tcW w:w="1954" w:type="dxa"/>
            <w:hideMark/>
          </w:tcPr>
          <w:p w14:paraId="3EEEB448" w14:textId="38A75052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-949.0556</w:t>
            </w:r>
          </w:p>
        </w:tc>
        <w:tc>
          <w:tcPr>
            <w:tcW w:w="1940" w:type="dxa"/>
            <w:hideMark/>
          </w:tcPr>
          <w:p w14:paraId="6686F603" w14:textId="5DE6D02E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-599.1874</w:t>
            </w:r>
          </w:p>
        </w:tc>
      </w:tr>
      <w:tr w:rsidR="00487342" w:rsidRPr="008F01EB" w14:paraId="5D88DB14" w14:textId="77777777" w:rsidTr="002A0412">
        <w:trPr>
          <w:tblCellSpacing w:w="15" w:type="dxa"/>
        </w:trPr>
        <w:tc>
          <w:tcPr>
            <w:tcW w:w="3074" w:type="dxa"/>
            <w:vAlign w:val="center"/>
            <w:hideMark/>
          </w:tcPr>
          <w:p w14:paraId="16FED155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Akaike Inf. Crit.</w:t>
            </w:r>
          </w:p>
        </w:tc>
        <w:tc>
          <w:tcPr>
            <w:tcW w:w="1954" w:type="dxa"/>
            <w:hideMark/>
          </w:tcPr>
          <w:p w14:paraId="48B16AEB" w14:textId="2BFC2236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1912.6726</w:t>
            </w:r>
          </w:p>
        </w:tc>
        <w:tc>
          <w:tcPr>
            <w:tcW w:w="1954" w:type="dxa"/>
            <w:hideMark/>
          </w:tcPr>
          <w:p w14:paraId="595F8652" w14:textId="18E420F0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1910.1113</w:t>
            </w:r>
          </w:p>
        </w:tc>
        <w:tc>
          <w:tcPr>
            <w:tcW w:w="1940" w:type="dxa"/>
            <w:hideMark/>
          </w:tcPr>
          <w:p w14:paraId="40B0E689" w14:textId="0E4B67BA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1226.3748</w:t>
            </w:r>
          </w:p>
        </w:tc>
      </w:tr>
      <w:tr w:rsidR="00487342" w:rsidRPr="008F01EB" w14:paraId="7FACBC22" w14:textId="77777777" w:rsidTr="002A0412">
        <w:trPr>
          <w:tblCellSpacing w:w="15" w:type="dxa"/>
        </w:trPr>
        <w:tc>
          <w:tcPr>
            <w:tcW w:w="3074" w:type="dxa"/>
            <w:tcBorders>
              <w:bottom w:val="single" w:sz="4" w:space="0" w:color="auto"/>
            </w:tcBorders>
            <w:vAlign w:val="center"/>
            <w:hideMark/>
          </w:tcPr>
          <w:p w14:paraId="664968C7" w14:textId="77777777" w:rsidR="00487342" w:rsidRPr="008F01EB" w:rsidRDefault="00487342" w:rsidP="0048734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Bayesian Inf. Crit.</w:t>
            </w:r>
          </w:p>
        </w:tc>
        <w:tc>
          <w:tcPr>
            <w:tcW w:w="1954" w:type="dxa"/>
            <w:tcBorders>
              <w:bottom w:val="single" w:sz="4" w:space="0" w:color="auto"/>
            </w:tcBorders>
            <w:hideMark/>
          </w:tcPr>
          <w:p w14:paraId="29458451" w14:textId="3B50215F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1931.5583</w:t>
            </w:r>
          </w:p>
        </w:tc>
        <w:tc>
          <w:tcPr>
            <w:tcW w:w="1954" w:type="dxa"/>
            <w:tcBorders>
              <w:bottom w:val="single" w:sz="4" w:space="0" w:color="auto"/>
            </w:tcBorders>
            <w:hideMark/>
          </w:tcPr>
          <w:p w14:paraId="6AF1F216" w14:textId="52933455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1938.4398</w:t>
            </w:r>
          </w:p>
        </w:tc>
        <w:tc>
          <w:tcPr>
            <w:tcW w:w="1940" w:type="dxa"/>
            <w:tcBorders>
              <w:bottom w:val="single" w:sz="4" w:space="0" w:color="auto"/>
            </w:tcBorders>
            <w:hideMark/>
          </w:tcPr>
          <w:p w14:paraId="5EE12DF3" w14:textId="0F6D6DFC" w:rsidR="00487342" w:rsidRPr="008F01EB" w:rsidRDefault="00487342" w:rsidP="0048734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4F777D">
              <w:rPr>
                <w:rFonts w:ascii="Times New Roman" w:hAnsi="Times New Roman"/>
                <w:sz w:val="20"/>
                <w:szCs w:val="20"/>
              </w:rPr>
              <w:t>1286.7645</w:t>
            </w:r>
          </w:p>
        </w:tc>
      </w:tr>
    </w:tbl>
    <w:p w14:paraId="58E61EA7" w14:textId="77777777" w:rsidR="00075663" w:rsidRPr="00930731" w:rsidRDefault="00075663" w:rsidP="00075663">
      <w:pPr>
        <w:spacing w:after="0" w:line="240" w:lineRule="auto"/>
        <w:jc w:val="both"/>
        <w:rPr>
          <w:rFonts w:ascii="Times New Roman" w:hAnsi="Times New Roman"/>
          <w:sz w:val="20"/>
          <w:szCs w:val="20"/>
          <w:lang w:val="en-GB"/>
        </w:rPr>
      </w:pPr>
      <w:r w:rsidRPr="00734A9A">
        <w:rPr>
          <w:rFonts w:ascii="Times New Roman" w:hAnsi="Times New Roman"/>
          <w:i/>
          <w:sz w:val="20"/>
          <w:szCs w:val="20"/>
          <w:lang w:val="en-GB"/>
        </w:rPr>
        <w:t>Notes: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 </w:t>
      </w:r>
      <w:r>
        <w:rPr>
          <w:rFonts w:ascii="Times New Roman" w:hAnsi="Times New Roman"/>
          <w:sz w:val="20"/>
          <w:szCs w:val="20"/>
          <w:lang w:val="en-GB"/>
        </w:rPr>
        <w:t>Dependent variable: EU issue emphasis (log). Multilevel mixed-effects Tobit regression. Standard errors are given in parentheses</w:t>
      </w:r>
      <w:r w:rsidRPr="00734A9A">
        <w:rPr>
          <w:rFonts w:ascii="Times New Roman" w:hAnsi="Times New Roman"/>
          <w:sz w:val="20"/>
          <w:szCs w:val="20"/>
          <w:lang w:val="en-GB"/>
        </w:rPr>
        <w:t>. Significance level</w:t>
      </w:r>
      <w:r>
        <w:rPr>
          <w:rFonts w:ascii="Times New Roman" w:hAnsi="Times New Roman"/>
          <w:sz w:val="20"/>
          <w:szCs w:val="20"/>
          <w:lang w:val="en-GB"/>
        </w:rPr>
        <w:t>s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: </w:t>
      </w:r>
      <w:r>
        <w:rPr>
          <w:rFonts w:ascii="Times New Roman" w:hAnsi="Times New Roman"/>
          <w:sz w:val="20"/>
          <w:szCs w:val="20"/>
          <w:vertAlign w:val="superscript"/>
          <w:lang w:val="en-GB"/>
        </w:rPr>
        <w:t>+</w:t>
      </w:r>
      <w:r>
        <w:rPr>
          <w:rFonts w:ascii="Times New Roman" w:hAnsi="Times New Roman"/>
          <w:i/>
          <w:sz w:val="20"/>
          <w:szCs w:val="20"/>
          <w:lang w:val="en-GB"/>
        </w:rPr>
        <w:t>p</w:t>
      </w:r>
      <w:r>
        <w:rPr>
          <w:rFonts w:ascii="Times New Roman" w:hAnsi="Times New Roman"/>
          <w:sz w:val="20"/>
          <w:szCs w:val="20"/>
          <w:lang w:val="en-GB"/>
        </w:rPr>
        <w:t xml:space="preserve"> &lt; 0.10; </w:t>
      </w:r>
      <w:r w:rsidRPr="00734A9A">
        <w:rPr>
          <w:rFonts w:ascii="Times New Roman" w:hAnsi="Times New Roman"/>
          <w:sz w:val="20"/>
          <w:szCs w:val="20"/>
          <w:lang w:val="en-GB"/>
        </w:rPr>
        <w:t>*</w:t>
      </w:r>
      <w:r>
        <w:rPr>
          <w:rFonts w:ascii="Times New Roman" w:hAnsi="Times New Roman"/>
          <w:i/>
          <w:sz w:val="20"/>
          <w:szCs w:val="20"/>
          <w:lang w:val="en-GB"/>
        </w:rPr>
        <w:t>p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 &lt; 0.05</w:t>
      </w:r>
      <w:r>
        <w:rPr>
          <w:rFonts w:ascii="Times New Roman" w:hAnsi="Times New Roman"/>
          <w:sz w:val="20"/>
          <w:szCs w:val="20"/>
          <w:lang w:val="en-GB"/>
        </w:rPr>
        <w:t>;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 **</w:t>
      </w:r>
      <w:r>
        <w:rPr>
          <w:rFonts w:ascii="Times New Roman" w:hAnsi="Times New Roman"/>
          <w:i/>
          <w:sz w:val="20"/>
          <w:szCs w:val="20"/>
          <w:lang w:val="en-GB"/>
        </w:rPr>
        <w:t>p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 &lt; 0.01</w:t>
      </w:r>
      <w:r>
        <w:rPr>
          <w:rFonts w:ascii="Times New Roman" w:hAnsi="Times New Roman"/>
          <w:sz w:val="20"/>
          <w:szCs w:val="20"/>
          <w:lang w:val="en-GB"/>
        </w:rPr>
        <w:t xml:space="preserve">; </w:t>
      </w:r>
      <w:r w:rsidRPr="00734A9A">
        <w:rPr>
          <w:rFonts w:ascii="Times New Roman" w:hAnsi="Times New Roman"/>
          <w:sz w:val="20"/>
          <w:szCs w:val="20"/>
          <w:lang w:val="en-GB"/>
        </w:rPr>
        <w:t>***</w:t>
      </w:r>
      <w:r>
        <w:rPr>
          <w:rFonts w:ascii="Times New Roman" w:hAnsi="Times New Roman"/>
          <w:i/>
          <w:sz w:val="20"/>
          <w:szCs w:val="20"/>
          <w:lang w:val="en-GB"/>
        </w:rPr>
        <w:t>p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 &lt; 0.001.</w:t>
      </w:r>
    </w:p>
    <w:p w14:paraId="0F32D2E0" w14:textId="77777777" w:rsidR="00075663" w:rsidRDefault="00075663" w:rsidP="00075663">
      <w:pPr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/>
          <w:sz w:val="24"/>
          <w:szCs w:val="24"/>
          <w:lang w:val="en-GB"/>
        </w:rPr>
        <w:br w:type="page"/>
      </w:r>
    </w:p>
    <w:p w14:paraId="2BD08590" w14:textId="3B6082A6" w:rsidR="00075663" w:rsidRDefault="00075663" w:rsidP="00940A10">
      <w:pPr>
        <w:pStyle w:val="berschrift1"/>
      </w:pPr>
      <w:bookmarkStart w:id="8" w:name="_Toc98405102"/>
      <w:r>
        <w:lastRenderedPageBreak/>
        <w:t>Table S</w:t>
      </w:r>
      <w:r w:rsidR="00404917">
        <w:t>6</w:t>
      </w:r>
      <w:r>
        <w:t>: Robustness check (</w:t>
      </w:r>
      <w:r w:rsidR="00634FFB">
        <w:t xml:space="preserve">non-linear effect of </w:t>
      </w:r>
      <w:r w:rsidR="00634FFB">
        <w:rPr>
          <w:i/>
        </w:rPr>
        <w:t>Cycle position</w:t>
      </w:r>
      <w:r>
        <w:t>)</w:t>
      </w:r>
      <w:bookmarkEnd w:id="8"/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828"/>
        <w:gridCol w:w="1748"/>
        <w:gridCol w:w="1748"/>
        <w:gridCol w:w="1748"/>
      </w:tblGrid>
      <w:tr w:rsidR="00634FFB" w:rsidRPr="008F01EB" w14:paraId="4F858516" w14:textId="77777777" w:rsidTr="00634FFB">
        <w:trPr>
          <w:tblCellSpacing w:w="15" w:type="dxa"/>
        </w:trPr>
        <w:tc>
          <w:tcPr>
            <w:tcW w:w="3783" w:type="dxa"/>
            <w:tcBorders>
              <w:top w:val="single" w:sz="4" w:space="0" w:color="auto"/>
            </w:tcBorders>
            <w:vAlign w:val="center"/>
            <w:hideMark/>
          </w:tcPr>
          <w:p w14:paraId="6C3F1DF0" w14:textId="77777777" w:rsidR="00634FFB" w:rsidRPr="008F01EB" w:rsidRDefault="00634FFB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  <w:tcBorders>
              <w:top w:val="single" w:sz="4" w:space="0" w:color="auto"/>
            </w:tcBorders>
            <w:vAlign w:val="center"/>
            <w:hideMark/>
          </w:tcPr>
          <w:p w14:paraId="4C6C67D0" w14:textId="77777777" w:rsidR="00634FFB" w:rsidRPr="008F01EB" w:rsidRDefault="00634FFB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Model 1</w:t>
            </w:r>
          </w:p>
        </w:tc>
        <w:tc>
          <w:tcPr>
            <w:tcW w:w="1718" w:type="dxa"/>
            <w:tcBorders>
              <w:top w:val="single" w:sz="4" w:space="0" w:color="auto"/>
            </w:tcBorders>
            <w:vAlign w:val="center"/>
            <w:hideMark/>
          </w:tcPr>
          <w:p w14:paraId="75D7787E" w14:textId="77777777" w:rsidR="00634FFB" w:rsidRPr="008F01EB" w:rsidRDefault="00634FFB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Model 2</w:t>
            </w:r>
          </w:p>
        </w:tc>
        <w:tc>
          <w:tcPr>
            <w:tcW w:w="1703" w:type="dxa"/>
            <w:tcBorders>
              <w:top w:val="single" w:sz="4" w:space="0" w:color="auto"/>
            </w:tcBorders>
            <w:vAlign w:val="center"/>
            <w:hideMark/>
          </w:tcPr>
          <w:p w14:paraId="6636631F" w14:textId="77777777" w:rsidR="00634FFB" w:rsidRPr="008F01EB" w:rsidRDefault="00634FFB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Model 3</w:t>
            </w:r>
          </w:p>
        </w:tc>
      </w:tr>
      <w:tr w:rsidR="00634FFB" w:rsidRPr="008F01EB" w14:paraId="6E35A85C" w14:textId="77777777" w:rsidTr="00634FFB">
        <w:trPr>
          <w:tblCellSpacing w:w="15" w:type="dxa"/>
        </w:trPr>
        <w:tc>
          <w:tcPr>
            <w:tcW w:w="3783" w:type="dxa"/>
            <w:tcBorders>
              <w:top w:val="single" w:sz="4" w:space="0" w:color="auto"/>
            </w:tcBorders>
            <w:vAlign w:val="center"/>
          </w:tcPr>
          <w:p w14:paraId="504F7B40" w14:textId="77777777" w:rsidR="00634FFB" w:rsidRPr="005755F9" w:rsidRDefault="00634FFB" w:rsidP="002A0412">
            <w:pPr>
              <w:spacing w:after="0" w:line="240" w:lineRule="auto"/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</w:pPr>
            <w:r w:rsidRPr="005755F9"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  <w:t>Hypothesis 1:</w:t>
            </w:r>
          </w:p>
        </w:tc>
        <w:tc>
          <w:tcPr>
            <w:tcW w:w="1718" w:type="dxa"/>
            <w:tcBorders>
              <w:top w:val="single" w:sz="4" w:space="0" w:color="auto"/>
            </w:tcBorders>
            <w:vAlign w:val="center"/>
          </w:tcPr>
          <w:p w14:paraId="1438336C" w14:textId="77777777" w:rsidR="00634FFB" w:rsidRPr="008F01EB" w:rsidRDefault="00634FFB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  <w:tcBorders>
              <w:top w:val="single" w:sz="4" w:space="0" w:color="auto"/>
            </w:tcBorders>
            <w:vAlign w:val="center"/>
          </w:tcPr>
          <w:p w14:paraId="4B1982A9" w14:textId="77777777" w:rsidR="00634FFB" w:rsidRPr="008F01EB" w:rsidRDefault="00634FFB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03" w:type="dxa"/>
            <w:tcBorders>
              <w:top w:val="single" w:sz="4" w:space="0" w:color="auto"/>
            </w:tcBorders>
            <w:vAlign w:val="center"/>
          </w:tcPr>
          <w:p w14:paraId="2CB671BA" w14:textId="77777777" w:rsidR="00634FFB" w:rsidRPr="008F01EB" w:rsidRDefault="00634FFB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</w:tr>
      <w:tr w:rsidR="00634FFB" w:rsidRPr="008F01EB" w14:paraId="025542F0" w14:textId="77777777" w:rsidTr="00634FFB">
        <w:trPr>
          <w:tblCellSpacing w:w="15" w:type="dxa"/>
        </w:trPr>
        <w:tc>
          <w:tcPr>
            <w:tcW w:w="3783" w:type="dxa"/>
            <w:vAlign w:val="center"/>
          </w:tcPr>
          <w:p w14:paraId="1B88CFAE" w14:textId="3985F7C7" w:rsidR="00634FFB" w:rsidRPr="008F01EB" w:rsidRDefault="00634FFB" w:rsidP="00634FFB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Cycle position</w:t>
            </w: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 xml:space="preserve"> (squared)</w:t>
            </w:r>
          </w:p>
        </w:tc>
        <w:tc>
          <w:tcPr>
            <w:tcW w:w="1718" w:type="dxa"/>
          </w:tcPr>
          <w:p w14:paraId="6A93FC3B" w14:textId="444AD97D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-0.3051</w:t>
            </w:r>
            <w:r w:rsidRPr="00C05F76">
              <w:rPr>
                <w:rFonts w:ascii="Times New Roman" w:hAnsi="Times New Roman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718" w:type="dxa"/>
          </w:tcPr>
          <w:p w14:paraId="4A406236" w14:textId="6AC14C49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-0.4576</w:t>
            </w:r>
            <w:r w:rsidRPr="00C05F76">
              <w:rPr>
                <w:rFonts w:ascii="Times New Roman" w:hAnsi="Times New Roman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1703" w:type="dxa"/>
          </w:tcPr>
          <w:p w14:paraId="23049859" w14:textId="39A67A8A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-0.3464</w:t>
            </w:r>
            <w:r w:rsidRPr="00C05F76">
              <w:rPr>
                <w:rFonts w:ascii="Times New Roman" w:hAnsi="Times New Roman"/>
                <w:sz w:val="20"/>
                <w:szCs w:val="20"/>
                <w:vertAlign w:val="superscript"/>
              </w:rPr>
              <w:t>*</w:t>
            </w:r>
          </w:p>
        </w:tc>
      </w:tr>
      <w:tr w:rsidR="00634FFB" w:rsidRPr="008F01EB" w14:paraId="68BECDAB" w14:textId="77777777" w:rsidTr="00634FFB">
        <w:trPr>
          <w:tblCellSpacing w:w="15" w:type="dxa"/>
        </w:trPr>
        <w:tc>
          <w:tcPr>
            <w:tcW w:w="3783" w:type="dxa"/>
            <w:vAlign w:val="center"/>
          </w:tcPr>
          <w:p w14:paraId="1BF591EF" w14:textId="77777777" w:rsidR="00634FFB" w:rsidRPr="008F01EB" w:rsidRDefault="00634FFB" w:rsidP="00634FFB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</w:tcPr>
          <w:p w14:paraId="36EC3FC4" w14:textId="1E43E465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(0.1132)</w:t>
            </w:r>
          </w:p>
        </w:tc>
        <w:tc>
          <w:tcPr>
            <w:tcW w:w="1718" w:type="dxa"/>
          </w:tcPr>
          <w:p w14:paraId="205706B1" w14:textId="17F45E7F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(0.1241)</w:t>
            </w:r>
          </w:p>
        </w:tc>
        <w:tc>
          <w:tcPr>
            <w:tcW w:w="1703" w:type="dxa"/>
          </w:tcPr>
          <w:p w14:paraId="45A86887" w14:textId="0A122346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(0.1349)</w:t>
            </w:r>
          </w:p>
        </w:tc>
      </w:tr>
      <w:tr w:rsidR="00634FFB" w:rsidRPr="008F01EB" w14:paraId="77563001" w14:textId="77777777" w:rsidTr="00634FFB">
        <w:trPr>
          <w:tblCellSpacing w:w="15" w:type="dxa"/>
        </w:trPr>
        <w:tc>
          <w:tcPr>
            <w:tcW w:w="3783" w:type="dxa"/>
            <w:vAlign w:val="center"/>
          </w:tcPr>
          <w:p w14:paraId="7AE51606" w14:textId="77777777" w:rsidR="00634FFB" w:rsidRPr="005755F9" w:rsidRDefault="00634FFB" w:rsidP="002A0412">
            <w:pPr>
              <w:spacing w:after="0" w:line="240" w:lineRule="auto"/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  <w:t>Hypothesis 2:</w:t>
            </w:r>
          </w:p>
        </w:tc>
        <w:tc>
          <w:tcPr>
            <w:tcW w:w="1718" w:type="dxa"/>
          </w:tcPr>
          <w:p w14:paraId="418ADC84" w14:textId="77777777" w:rsidR="00634FFB" w:rsidRPr="004059E6" w:rsidRDefault="00634FFB" w:rsidP="002A041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718" w:type="dxa"/>
          </w:tcPr>
          <w:p w14:paraId="073A8302" w14:textId="77777777" w:rsidR="00634FFB" w:rsidRPr="004059E6" w:rsidRDefault="00634FFB" w:rsidP="002A041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703" w:type="dxa"/>
          </w:tcPr>
          <w:p w14:paraId="6AC0890A" w14:textId="77777777" w:rsidR="00634FFB" w:rsidRPr="004059E6" w:rsidRDefault="00634FFB" w:rsidP="002A041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634FFB" w:rsidRPr="008F01EB" w14:paraId="332E4623" w14:textId="77777777" w:rsidTr="00634FFB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407C7B5E" w14:textId="77777777" w:rsidR="00634FFB" w:rsidRPr="008F01EB" w:rsidRDefault="00634FFB" w:rsidP="00634FFB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Eurosceptic party</w:t>
            </w:r>
          </w:p>
        </w:tc>
        <w:tc>
          <w:tcPr>
            <w:tcW w:w="1718" w:type="dxa"/>
            <w:hideMark/>
          </w:tcPr>
          <w:p w14:paraId="0295994C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  <w:hideMark/>
          </w:tcPr>
          <w:p w14:paraId="4026AB69" w14:textId="1402FC99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-0.1774</w:t>
            </w:r>
            <w:r w:rsidRPr="00C05F76">
              <w:rPr>
                <w:rFonts w:ascii="Times New Roman" w:hAnsi="Times New Roman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703" w:type="dxa"/>
            <w:hideMark/>
          </w:tcPr>
          <w:p w14:paraId="268ABAD5" w14:textId="2F713860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-0.0753</w:t>
            </w:r>
          </w:p>
        </w:tc>
      </w:tr>
      <w:tr w:rsidR="00634FFB" w:rsidRPr="008F01EB" w14:paraId="4C4C3D2E" w14:textId="77777777" w:rsidTr="00634FFB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11456E81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  <w:hideMark/>
          </w:tcPr>
          <w:p w14:paraId="2FAD10C6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  <w:hideMark/>
          </w:tcPr>
          <w:p w14:paraId="1D694177" w14:textId="1D689FB3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(0.1064)</w:t>
            </w:r>
          </w:p>
        </w:tc>
        <w:tc>
          <w:tcPr>
            <w:tcW w:w="1703" w:type="dxa"/>
            <w:hideMark/>
          </w:tcPr>
          <w:p w14:paraId="6A013B49" w14:textId="4B9A0F0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(0.1260)</w:t>
            </w:r>
          </w:p>
        </w:tc>
      </w:tr>
      <w:tr w:rsidR="00634FFB" w:rsidRPr="008F01EB" w14:paraId="3EF3F368" w14:textId="77777777" w:rsidTr="00634FFB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23D3E980" w14:textId="347B9608" w:rsidR="00634FFB" w:rsidRPr="008F01EB" w:rsidRDefault="00634FFB" w:rsidP="00634FFB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Cycle position</w:t>
            </w: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 xml:space="preserve"> (squared)</w:t>
            </w: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 xml:space="preserve"> </w:t>
            </w: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 xml:space="preserve">X </w:t>
            </w: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Eurosceptic party</w:t>
            </w:r>
          </w:p>
        </w:tc>
        <w:tc>
          <w:tcPr>
            <w:tcW w:w="1718" w:type="dxa"/>
            <w:hideMark/>
          </w:tcPr>
          <w:p w14:paraId="13B19A89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  <w:hideMark/>
          </w:tcPr>
          <w:p w14:paraId="1F8234BE" w14:textId="679E2A79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0.7421</w:t>
            </w:r>
            <w:r w:rsidRPr="00C05F76">
              <w:rPr>
                <w:rFonts w:ascii="Times New Roman" w:hAnsi="Times New Roman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703" w:type="dxa"/>
            <w:hideMark/>
          </w:tcPr>
          <w:p w14:paraId="612E0EA0" w14:textId="07C52B6B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0.5081</w:t>
            </w:r>
            <w:r w:rsidRPr="00C05F76">
              <w:rPr>
                <w:rFonts w:ascii="Times New Roman" w:hAnsi="Times New Roman"/>
                <w:sz w:val="20"/>
                <w:szCs w:val="20"/>
                <w:vertAlign w:val="superscript"/>
              </w:rPr>
              <w:t>+</w:t>
            </w:r>
          </w:p>
        </w:tc>
      </w:tr>
      <w:tr w:rsidR="00634FFB" w:rsidRPr="008F01EB" w14:paraId="2433EEB6" w14:textId="77777777" w:rsidTr="00634FFB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2FCDAA1C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  <w:hideMark/>
          </w:tcPr>
          <w:p w14:paraId="0003B909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  <w:hideMark/>
          </w:tcPr>
          <w:p w14:paraId="29DE3EF9" w14:textId="7992A4E5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(0.2521)</w:t>
            </w:r>
          </w:p>
        </w:tc>
        <w:tc>
          <w:tcPr>
            <w:tcW w:w="1703" w:type="dxa"/>
            <w:hideMark/>
          </w:tcPr>
          <w:p w14:paraId="4E22B2D8" w14:textId="143E68CE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(0.2744)</w:t>
            </w:r>
          </w:p>
        </w:tc>
      </w:tr>
      <w:tr w:rsidR="00634FFB" w:rsidRPr="008F01EB" w14:paraId="1BFB92BC" w14:textId="77777777" w:rsidTr="00634FFB">
        <w:trPr>
          <w:tblCellSpacing w:w="15" w:type="dxa"/>
        </w:trPr>
        <w:tc>
          <w:tcPr>
            <w:tcW w:w="3783" w:type="dxa"/>
            <w:vAlign w:val="center"/>
          </w:tcPr>
          <w:p w14:paraId="77597D01" w14:textId="77777777" w:rsidR="00634FFB" w:rsidRPr="005755F9" w:rsidRDefault="00634FFB" w:rsidP="002A0412">
            <w:pPr>
              <w:spacing w:after="0" w:line="240" w:lineRule="auto"/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  <w:t>Control variables:</w:t>
            </w:r>
          </w:p>
        </w:tc>
        <w:tc>
          <w:tcPr>
            <w:tcW w:w="1718" w:type="dxa"/>
          </w:tcPr>
          <w:p w14:paraId="3F1D74BE" w14:textId="77777777" w:rsidR="00634FFB" w:rsidRPr="008F01EB" w:rsidRDefault="00634FFB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</w:tcPr>
          <w:p w14:paraId="68146DB8" w14:textId="77777777" w:rsidR="00634FFB" w:rsidRPr="004059E6" w:rsidRDefault="00634FFB" w:rsidP="002A041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703" w:type="dxa"/>
          </w:tcPr>
          <w:p w14:paraId="72C21DBB" w14:textId="77777777" w:rsidR="00634FFB" w:rsidRPr="004059E6" w:rsidRDefault="00634FFB" w:rsidP="002A041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634FFB" w:rsidRPr="008F01EB" w14:paraId="48F48F49" w14:textId="77777777" w:rsidTr="00634FFB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1D38FD42" w14:textId="77777777" w:rsidR="00634FFB" w:rsidRPr="008F01EB" w:rsidRDefault="00634FFB" w:rsidP="00634FFB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Government party</w:t>
            </w:r>
          </w:p>
        </w:tc>
        <w:tc>
          <w:tcPr>
            <w:tcW w:w="1718" w:type="dxa"/>
            <w:hideMark/>
          </w:tcPr>
          <w:p w14:paraId="2E5880FA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  <w:hideMark/>
          </w:tcPr>
          <w:p w14:paraId="1458D2E9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03" w:type="dxa"/>
            <w:hideMark/>
          </w:tcPr>
          <w:p w14:paraId="2E9FF130" w14:textId="504A846D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0.0711</w:t>
            </w:r>
          </w:p>
        </w:tc>
      </w:tr>
      <w:tr w:rsidR="00634FFB" w:rsidRPr="008F01EB" w14:paraId="1EF3C177" w14:textId="77777777" w:rsidTr="00634FFB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6929BCFB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  <w:hideMark/>
          </w:tcPr>
          <w:p w14:paraId="0143E4BF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  <w:hideMark/>
          </w:tcPr>
          <w:p w14:paraId="24AB14A8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03" w:type="dxa"/>
            <w:hideMark/>
          </w:tcPr>
          <w:p w14:paraId="52443D62" w14:textId="55B559B1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(0.0782)</w:t>
            </w:r>
          </w:p>
        </w:tc>
      </w:tr>
      <w:tr w:rsidR="00634FFB" w:rsidRPr="008F01EB" w14:paraId="26981EAD" w14:textId="77777777" w:rsidTr="00634FFB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0851C0C2" w14:textId="77777777" w:rsidR="00634FFB" w:rsidRPr="008F01EB" w:rsidRDefault="00634FFB" w:rsidP="00634FFB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CEE party</w:t>
            </w:r>
          </w:p>
        </w:tc>
        <w:tc>
          <w:tcPr>
            <w:tcW w:w="1718" w:type="dxa"/>
            <w:hideMark/>
          </w:tcPr>
          <w:p w14:paraId="435C93BD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  <w:hideMark/>
          </w:tcPr>
          <w:p w14:paraId="519C9B84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03" w:type="dxa"/>
            <w:hideMark/>
          </w:tcPr>
          <w:p w14:paraId="0006F957" w14:textId="679DC1E4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-0.3386</w:t>
            </w:r>
            <w:r w:rsidRPr="00C05F76">
              <w:rPr>
                <w:rFonts w:ascii="Times New Roman" w:hAnsi="Times New Roman"/>
                <w:sz w:val="20"/>
                <w:szCs w:val="20"/>
                <w:vertAlign w:val="superscript"/>
              </w:rPr>
              <w:t>+</w:t>
            </w:r>
          </w:p>
        </w:tc>
      </w:tr>
      <w:tr w:rsidR="00634FFB" w:rsidRPr="008F01EB" w14:paraId="551B12BB" w14:textId="77777777" w:rsidTr="00634FFB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34DDA2CC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  <w:hideMark/>
          </w:tcPr>
          <w:p w14:paraId="35BB4C51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  <w:hideMark/>
          </w:tcPr>
          <w:p w14:paraId="6D6BA1F4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03" w:type="dxa"/>
            <w:hideMark/>
          </w:tcPr>
          <w:p w14:paraId="5531085F" w14:textId="4BF7D792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(0.1833)</w:t>
            </w:r>
          </w:p>
        </w:tc>
      </w:tr>
      <w:tr w:rsidR="00634FFB" w:rsidRPr="008F01EB" w14:paraId="21F69CF4" w14:textId="77777777" w:rsidTr="00634FFB">
        <w:trPr>
          <w:tblCellSpacing w:w="15" w:type="dxa"/>
        </w:trPr>
        <w:tc>
          <w:tcPr>
            <w:tcW w:w="3783" w:type="dxa"/>
            <w:vAlign w:val="center"/>
          </w:tcPr>
          <w:p w14:paraId="0AAA7132" w14:textId="77777777" w:rsidR="00634FFB" w:rsidRPr="008F01EB" w:rsidRDefault="00634FFB" w:rsidP="00634FFB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Southern European party</w:t>
            </w:r>
          </w:p>
        </w:tc>
        <w:tc>
          <w:tcPr>
            <w:tcW w:w="1718" w:type="dxa"/>
          </w:tcPr>
          <w:p w14:paraId="47C535CC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</w:tcPr>
          <w:p w14:paraId="73ADBA82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03" w:type="dxa"/>
          </w:tcPr>
          <w:p w14:paraId="6AD9008A" w14:textId="276A4286" w:rsidR="00634FFB" w:rsidRPr="004059E6" w:rsidRDefault="00634FFB" w:rsidP="00634FFB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-0.0885</w:t>
            </w:r>
          </w:p>
        </w:tc>
      </w:tr>
      <w:tr w:rsidR="00634FFB" w:rsidRPr="008F01EB" w14:paraId="352D9791" w14:textId="77777777" w:rsidTr="00634FFB">
        <w:trPr>
          <w:tblCellSpacing w:w="15" w:type="dxa"/>
        </w:trPr>
        <w:tc>
          <w:tcPr>
            <w:tcW w:w="3783" w:type="dxa"/>
            <w:vAlign w:val="center"/>
          </w:tcPr>
          <w:p w14:paraId="0CF008FF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</w:tcPr>
          <w:p w14:paraId="6F95D5A2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</w:tcPr>
          <w:p w14:paraId="62318E20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03" w:type="dxa"/>
          </w:tcPr>
          <w:p w14:paraId="22265F95" w14:textId="79572D3B" w:rsidR="00634FFB" w:rsidRPr="004059E6" w:rsidRDefault="00634FFB" w:rsidP="00634FFB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(0.1663)</w:t>
            </w:r>
          </w:p>
        </w:tc>
      </w:tr>
      <w:tr w:rsidR="00634FFB" w:rsidRPr="008F01EB" w14:paraId="07C45152" w14:textId="77777777" w:rsidTr="00634FFB">
        <w:trPr>
          <w:tblCellSpacing w:w="15" w:type="dxa"/>
        </w:trPr>
        <w:tc>
          <w:tcPr>
            <w:tcW w:w="3783" w:type="dxa"/>
            <w:vAlign w:val="center"/>
          </w:tcPr>
          <w:p w14:paraId="311C779C" w14:textId="77777777" w:rsidR="00634FFB" w:rsidRPr="008F01EB" w:rsidRDefault="00634FFB" w:rsidP="00634FFB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Concurrent elections</w:t>
            </w:r>
          </w:p>
        </w:tc>
        <w:tc>
          <w:tcPr>
            <w:tcW w:w="1718" w:type="dxa"/>
          </w:tcPr>
          <w:p w14:paraId="2C255EA9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</w:tcPr>
          <w:p w14:paraId="30AD3BB5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03" w:type="dxa"/>
          </w:tcPr>
          <w:p w14:paraId="00D85F15" w14:textId="643C73E0" w:rsidR="00634FFB" w:rsidRPr="004059E6" w:rsidRDefault="00634FFB" w:rsidP="00634FFB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-0.2228</w:t>
            </w:r>
            <w:r w:rsidRPr="00C05F76">
              <w:rPr>
                <w:rFonts w:ascii="Times New Roman" w:hAnsi="Times New Roman"/>
                <w:sz w:val="20"/>
                <w:szCs w:val="20"/>
                <w:vertAlign w:val="superscript"/>
              </w:rPr>
              <w:t>+</w:t>
            </w:r>
          </w:p>
        </w:tc>
      </w:tr>
      <w:tr w:rsidR="00634FFB" w:rsidRPr="008F01EB" w14:paraId="37DF82A3" w14:textId="77777777" w:rsidTr="00634FFB">
        <w:trPr>
          <w:tblCellSpacing w:w="15" w:type="dxa"/>
        </w:trPr>
        <w:tc>
          <w:tcPr>
            <w:tcW w:w="3783" w:type="dxa"/>
            <w:vAlign w:val="center"/>
          </w:tcPr>
          <w:p w14:paraId="11705C1C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</w:tcPr>
          <w:p w14:paraId="1E8A4852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</w:tcPr>
          <w:p w14:paraId="3A053F14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03" w:type="dxa"/>
          </w:tcPr>
          <w:p w14:paraId="7651B6D2" w14:textId="01A408F9" w:rsidR="00634FFB" w:rsidRPr="004059E6" w:rsidRDefault="00634FFB" w:rsidP="00634FFB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(0.1340)</w:t>
            </w:r>
          </w:p>
        </w:tc>
      </w:tr>
      <w:tr w:rsidR="00634FFB" w:rsidRPr="008F01EB" w14:paraId="2CE93C30" w14:textId="77777777" w:rsidTr="00634FFB">
        <w:trPr>
          <w:tblCellSpacing w:w="15" w:type="dxa"/>
        </w:trPr>
        <w:tc>
          <w:tcPr>
            <w:tcW w:w="3783" w:type="dxa"/>
            <w:vAlign w:val="center"/>
          </w:tcPr>
          <w:p w14:paraId="14A373DF" w14:textId="77777777" w:rsidR="00634FFB" w:rsidRPr="008F01EB" w:rsidRDefault="00634FFB" w:rsidP="00634FFB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Pre-Maastricht</w:t>
            </w:r>
          </w:p>
        </w:tc>
        <w:tc>
          <w:tcPr>
            <w:tcW w:w="1718" w:type="dxa"/>
          </w:tcPr>
          <w:p w14:paraId="5DA0DE85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</w:tcPr>
          <w:p w14:paraId="7F856A1B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03" w:type="dxa"/>
          </w:tcPr>
          <w:p w14:paraId="3C448D30" w14:textId="454378B4" w:rsidR="00634FFB" w:rsidRPr="004059E6" w:rsidRDefault="00634FFB" w:rsidP="00634FFB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-0.0230</w:t>
            </w:r>
          </w:p>
        </w:tc>
      </w:tr>
      <w:tr w:rsidR="00634FFB" w:rsidRPr="008F01EB" w14:paraId="239214D7" w14:textId="77777777" w:rsidTr="00634FFB">
        <w:trPr>
          <w:tblCellSpacing w:w="15" w:type="dxa"/>
        </w:trPr>
        <w:tc>
          <w:tcPr>
            <w:tcW w:w="3783" w:type="dxa"/>
            <w:vAlign w:val="center"/>
          </w:tcPr>
          <w:p w14:paraId="0AB6B770" w14:textId="77777777" w:rsidR="00634FFB" w:rsidRPr="008F01EB" w:rsidRDefault="00634FFB" w:rsidP="00634FFB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</w:tcPr>
          <w:p w14:paraId="1EA7E76E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</w:tcPr>
          <w:p w14:paraId="2A663317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03" w:type="dxa"/>
          </w:tcPr>
          <w:p w14:paraId="2DC2C1D0" w14:textId="1B58193F" w:rsidR="00634FFB" w:rsidRPr="004059E6" w:rsidRDefault="00634FFB" w:rsidP="00634FFB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(0.0943)</w:t>
            </w:r>
          </w:p>
        </w:tc>
      </w:tr>
      <w:tr w:rsidR="00634FFB" w:rsidRPr="008F01EB" w14:paraId="759E244B" w14:textId="77777777" w:rsidTr="00634FFB">
        <w:trPr>
          <w:tblCellSpacing w:w="15" w:type="dxa"/>
        </w:trPr>
        <w:tc>
          <w:tcPr>
            <w:tcW w:w="3783" w:type="dxa"/>
            <w:vAlign w:val="center"/>
          </w:tcPr>
          <w:p w14:paraId="36365280" w14:textId="77777777" w:rsidR="00634FFB" w:rsidRPr="008F01EB" w:rsidRDefault="00634FFB" w:rsidP="00634FFB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Euro crisis</w:t>
            </w:r>
          </w:p>
        </w:tc>
        <w:tc>
          <w:tcPr>
            <w:tcW w:w="1718" w:type="dxa"/>
          </w:tcPr>
          <w:p w14:paraId="5D07BC89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</w:tcPr>
          <w:p w14:paraId="0CD8AAEA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03" w:type="dxa"/>
          </w:tcPr>
          <w:p w14:paraId="6F218FFF" w14:textId="6512F6F9" w:rsidR="00634FFB" w:rsidRPr="004059E6" w:rsidRDefault="00634FFB" w:rsidP="00634FFB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0.0007</w:t>
            </w:r>
          </w:p>
        </w:tc>
      </w:tr>
      <w:tr w:rsidR="00634FFB" w:rsidRPr="008F01EB" w14:paraId="0B02658C" w14:textId="77777777" w:rsidTr="00634FFB">
        <w:trPr>
          <w:tblCellSpacing w:w="15" w:type="dxa"/>
        </w:trPr>
        <w:tc>
          <w:tcPr>
            <w:tcW w:w="3783" w:type="dxa"/>
            <w:vAlign w:val="center"/>
          </w:tcPr>
          <w:p w14:paraId="4EE3386C" w14:textId="77777777" w:rsidR="00634FFB" w:rsidRPr="008F01EB" w:rsidRDefault="00634FFB" w:rsidP="00634FFB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</w:tcPr>
          <w:p w14:paraId="7DF865B7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</w:tcPr>
          <w:p w14:paraId="3D631F8E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03" w:type="dxa"/>
          </w:tcPr>
          <w:p w14:paraId="1EBE7104" w14:textId="5675C19B" w:rsidR="00634FFB" w:rsidRPr="004059E6" w:rsidRDefault="00634FFB" w:rsidP="00634FFB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(0.0864)</w:t>
            </w:r>
          </w:p>
        </w:tc>
      </w:tr>
      <w:tr w:rsidR="00634FFB" w:rsidRPr="008F01EB" w14:paraId="2C4280D7" w14:textId="77777777" w:rsidTr="00634FFB">
        <w:trPr>
          <w:tblCellSpacing w:w="15" w:type="dxa"/>
        </w:trPr>
        <w:tc>
          <w:tcPr>
            <w:tcW w:w="3783" w:type="dxa"/>
            <w:vAlign w:val="center"/>
          </w:tcPr>
          <w:p w14:paraId="75FE5D16" w14:textId="77777777" w:rsidR="00634FFB" w:rsidRPr="008F01EB" w:rsidRDefault="00634FFB" w:rsidP="00634FFB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Left-right position</w:t>
            </w:r>
          </w:p>
        </w:tc>
        <w:tc>
          <w:tcPr>
            <w:tcW w:w="1718" w:type="dxa"/>
          </w:tcPr>
          <w:p w14:paraId="3A45FBCB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</w:tcPr>
          <w:p w14:paraId="29D97CAE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03" w:type="dxa"/>
          </w:tcPr>
          <w:p w14:paraId="1790E233" w14:textId="2317507B" w:rsidR="00634FFB" w:rsidRPr="004059E6" w:rsidRDefault="00634FFB" w:rsidP="00634FFB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0.0016</w:t>
            </w:r>
          </w:p>
        </w:tc>
      </w:tr>
      <w:tr w:rsidR="00634FFB" w:rsidRPr="008F01EB" w14:paraId="5F5E1268" w14:textId="77777777" w:rsidTr="00634FFB">
        <w:trPr>
          <w:tblCellSpacing w:w="15" w:type="dxa"/>
        </w:trPr>
        <w:tc>
          <w:tcPr>
            <w:tcW w:w="3783" w:type="dxa"/>
            <w:vAlign w:val="center"/>
          </w:tcPr>
          <w:p w14:paraId="0E55886F" w14:textId="77777777" w:rsidR="00634FFB" w:rsidRPr="008F01EB" w:rsidRDefault="00634FFB" w:rsidP="00634FFB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</w:tcPr>
          <w:p w14:paraId="025FB304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</w:tcPr>
          <w:p w14:paraId="2C6345C5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03" w:type="dxa"/>
          </w:tcPr>
          <w:p w14:paraId="77785B93" w14:textId="07C0A116" w:rsidR="00634FFB" w:rsidRPr="004059E6" w:rsidRDefault="00634FFB" w:rsidP="00634FFB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(0.0019)</w:t>
            </w:r>
          </w:p>
        </w:tc>
      </w:tr>
      <w:tr w:rsidR="00634FFB" w:rsidRPr="008F01EB" w14:paraId="28AFCAFB" w14:textId="77777777" w:rsidTr="00634FFB">
        <w:trPr>
          <w:tblCellSpacing w:w="15" w:type="dxa"/>
        </w:trPr>
        <w:tc>
          <w:tcPr>
            <w:tcW w:w="3783" w:type="dxa"/>
            <w:vAlign w:val="center"/>
          </w:tcPr>
          <w:p w14:paraId="36F5114C" w14:textId="77777777" w:rsidR="00634FFB" w:rsidRPr="008F01EB" w:rsidRDefault="00634FFB" w:rsidP="00634FFB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vertAlign w:val="subscript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EU issue emphasis</w:t>
            </w:r>
            <w:r w:rsidRPr="008F01EB">
              <w:rPr>
                <w:rFonts w:ascii="Times New Roman" w:eastAsia="Times New Roman" w:hAnsi="Times New Roman"/>
                <w:sz w:val="20"/>
                <w:szCs w:val="20"/>
                <w:vertAlign w:val="subscript"/>
                <w:lang w:val="en-GB" w:eastAsia="de-DE"/>
              </w:rPr>
              <w:t>t-1</w:t>
            </w:r>
          </w:p>
        </w:tc>
        <w:tc>
          <w:tcPr>
            <w:tcW w:w="1718" w:type="dxa"/>
          </w:tcPr>
          <w:p w14:paraId="72A57190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</w:tcPr>
          <w:p w14:paraId="5002A32A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03" w:type="dxa"/>
          </w:tcPr>
          <w:p w14:paraId="103A53DC" w14:textId="3E4AFD9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0.0676</w:t>
            </w:r>
            <w:r w:rsidRPr="00C05F76">
              <w:rPr>
                <w:rFonts w:ascii="Times New Roman" w:hAnsi="Times New Roman"/>
                <w:sz w:val="20"/>
                <w:szCs w:val="20"/>
                <w:vertAlign w:val="superscript"/>
              </w:rPr>
              <w:t>***</w:t>
            </w:r>
          </w:p>
        </w:tc>
      </w:tr>
      <w:tr w:rsidR="00634FFB" w:rsidRPr="008F01EB" w14:paraId="6AF9997A" w14:textId="77777777" w:rsidTr="00634FFB">
        <w:trPr>
          <w:tblCellSpacing w:w="15" w:type="dxa"/>
        </w:trPr>
        <w:tc>
          <w:tcPr>
            <w:tcW w:w="3783" w:type="dxa"/>
            <w:vAlign w:val="center"/>
          </w:tcPr>
          <w:p w14:paraId="7B0AD187" w14:textId="77777777" w:rsidR="00634FFB" w:rsidRPr="008F01EB" w:rsidRDefault="00634FFB" w:rsidP="00634FFB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</w:tcPr>
          <w:p w14:paraId="691519C8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</w:tcPr>
          <w:p w14:paraId="698B03AB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03" w:type="dxa"/>
          </w:tcPr>
          <w:p w14:paraId="1518942F" w14:textId="43D07556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(0.0112)</w:t>
            </w:r>
          </w:p>
        </w:tc>
      </w:tr>
      <w:tr w:rsidR="00634FFB" w:rsidRPr="008F01EB" w14:paraId="354B6269" w14:textId="77777777" w:rsidTr="00634FFB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0481C553" w14:textId="77777777" w:rsidR="00634FFB" w:rsidRPr="008F01EB" w:rsidRDefault="00634FFB" w:rsidP="00634FFB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Constant</w:t>
            </w:r>
          </w:p>
        </w:tc>
        <w:tc>
          <w:tcPr>
            <w:tcW w:w="1718" w:type="dxa"/>
            <w:hideMark/>
          </w:tcPr>
          <w:p w14:paraId="017BB921" w14:textId="35733E14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0.6867</w:t>
            </w:r>
            <w:r w:rsidRPr="00C05F76">
              <w:rPr>
                <w:rFonts w:ascii="Times New Roman" w:hAnsi="Times New Roman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1718" w:type="dxa"/>
            <w:hideMark/>
          </w:tcPr>
          <w:p w14:paraId="0279CE68" w14:textId="162DF8CC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0.7259</w:t>
            </w:r>
            <w:r w:rsidRPr="00C05F76">
              <w:rPr>
                <w:rFonts w:ascii="Times New Roman" w:hAnsi="Times New Roman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1703" w:type="dxa"/>
            <w:hideMark/>
          </w:tcPr>
          <w:p w14:paraId="15F00DBA" w14:textId="49574902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0.6876</w:t>
            </w:r>
            <w:r w:rsidRPr="00C05F76">
              <w:rPr>
                <w:rFonts w:ascii="Times New Roman" w:hAnsi="Times New Roman"/>
                <w:sz w:val="20"/>
                <w:szCs w:val="20"/>
                <w:vertAlign w:val="superscript"/>
              </w:rPr>
              <w:t>***</w:t>
            </w:r>
          </w:p>
        </w:tc>
      </w:tr>
      <w:tr w:rsidR="00634FFB" w:rsidRPr="008F01EB" w14:paraId="346B7978" w14:textId="77777777" w:rsidTr="00634FFB">
        <w:trPr>
          <w:tblCellSpacing w:w="15" w:type="dxa"/>
        </w:trPr>
        <w:tc>
          <w:tcPr>
            <w:tcW w:w="3783" w:type="dxa"/>
            <w:tcBorders>
              <w:bottom w:val="single" w:sz="4" w:space="0" w:color="auto"/>
            </w:tcBorders>
            <w:vAlign w:val="center"/>
            <w:hideMark/>
          </w:tcPr>
          <w:p w14:paraId="280B2C6D" w14:textId="7777777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  <w:tcBorders>
              <w:bottom w:val="single" w:sz="4" w:space="0" w:color="auto"/>
            </w:tcBorders>
            <w:hideMark/>
          </w:tcPr>
          <w:p w14:paraId="4FB41E5C" w14:textId="5F59B29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(0.0744)</w:t>
            </w:r>
          </w:p>
        </w:tc>
        <w:tc>
          <w:tcPr>
            <w:tcW w:w="1718" w:type="dxa"/>
            <w:tcBorders>
              <w:bottom w:val="single" w:sz="4" w:space="0" w:color="auto"/>
            </w:tcBorders>
            <w:hideMark/>
          </w:tcPr>
          <w:p w14:paraId="4BFD9FED" w14:textId="1F035214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(0.0758)</w:t>
            </w:r>
          </w:p>
        </w:tc>
        <w:tc>
          <w:tcPr>
            <w:tcW w:w="1703" w:type="dxa"/>
            <w:tcBorders>
              <w:bottom w:val="single" w:sz="4" w:space="0" w:color="auto"/>
            </w:tcBorders>
            <w:hideMark/>
          </w:tcPr>
          <w:p w14:paraId="5BED29DA" w14:textId="43E0A37B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(0.1187)</w:t>
            </w:r>
          </w:p>
        </w:tc>
      </w:tr>
      <w:tr w:rsidR="002F72AF" w:rsidRPr="008F01EB" w14:paraId="0404164A" w14:textId="77777777" w:rsidTr="00003C6B">
        <w:trPr>
          <w:tblCellSpacing w:w="15" w:type="dxa"/>
        </w:trPr>
        <w:tc>
          <w:tcPr>
            <w:tcW w:w="3783" w:type="dxa"/>
            <w:vAlign w:val="center"/>
          </w:tcPr>
          <w:p w14:paraId="0391B6FC" w14:textId="0166FD80" w:rsidR="002F72AF" w:rsidRPr="008F01EB" w:rsidRDefault="002F72AF" w:rsidP="002F72AF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  <w:t>Random effects:</w:t>
            </w:r>
          </w:p>
        </w:tc>
        <w:tc>
          <w:tcPr>
            <w:tcW w:w="1718" w:type="dxa"/>
          </w:tcPr>
          <w:p w14:paraId="082583DE" w14:textId="77777777" w:rsidR="002F72AF" w:rsidRPr="00C05F76" w:rsidRDefault="002F72AF" w:rsidP="002F72AF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718" w:type="dxa"/>
          </w:tcPr>
          <w:p w14:paraId="22409678" w14:textId="77777777" w:rsidR="002F72AF" w:rsidRPr="00C05F76" w:rsidRDefault="002F72AF" w:rsidP="002F72AF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703" w:type="dxa"/>
          </w:tcPr>
          <w:p w14:paraId="22D943A0" w14:textId="77777777" w:rsidR="002F72AF" w:rsidRPr="00C05F76" w:rsidRDefault="002F72AF" w:rsidP="002F72AF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2F72AF" w:rsidRPr="008F01EB" w14:paraId="4EC3E140" w14:textId="77777777" w:rsidTr="00003C6B">
        <w:trPr>
          <w:tblCellSpacing w:w="15" w:type="dxa"/>
        </w:trPr>
        <w:tc>
          <w:tcPr>
            <w:tcW w:w="3783" w:type="dxa"/>
            <w:vAlign w:val="center"/>
          </w:tcPr>
          <w:p w14:paraId="3EFC3CD4" w14:textId="6717BFE2" w:rsidR="002F72AF" w:rsidRPr="008F01EB" w:rsidRDefault="002F72AF" w:rsidP="002F72AF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Party manifesto level</w:t>
            </w:r>
          </w:p>
        </w:tc>
        <w:tc>
          <w:tcPr>
            <w:tcW w:w="1718" w:type="dxa"/>
          </w:tcPr>
          <w:p w14:paraId="6DB66DA0" w14:textId="1C666EA2" w:rsidR="002F72AF" w:rsidRPr="00C05F76" w:rsidRDefault="009B479F" w:rsidP="002F72AF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7956</w:t>
            </w:r>
          </w:p>
        </w:tc>
        <w:tc>
          <w:tcPr>
            <w:tcW w:w="1718" w:type="dxa"/>
          </w:tcPr>
          <w:p w14:paraId="0A988073" w14:textId="17737500" w:rsidR="002F72AF" w:rsidRPr="00C05F76" w:rsidRDefault="009B479F" w:rsidP="002F72AF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7872</w:t>
            </w:r>
          </w:p>
        </w:tc>
        <w:tc>
          <w:tcPr>
            <w:tcW w:w="1703" w:type="dxa"/>
          </w:tcPr>
          <w:p w14:paraId="17846FDB" w14:textId="4D6769C3" w:rsidR="002F72AF" w:rsidRPr="00C05F76" w:rsidRDefault="009B479F" w:rsidP="002F72AF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6521</w:t>
            </w:r>
          </w:p>
        </w:tc>
      </w:tr>
      <w:tr w:rsidR="002F72AF" w:rsidRPr="008F01EB" w14:paraId="7FD7659E" w14:textId="77777777" w:rsidTr="00003C6B">
        <w:trPr>
          <w:tblCellSpacing w:w="15" w:type="dxa"/>
        </w:trPr>
        <w:tc>
          <w:tcPr>
            <w:tcW w:w="3783" w:type="dxa"/>
            <w:vAlign w:val="center"/>
          </w:tcPr>
          <w:p w14:paraId="66E4B712" w14:textId="77777777" w:rsidR="002F72AF" w:rsidRPr="008F01EB" w:rsidRDefault="002F72AF" w:rsidP="002F72AF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</w:tcPr>
          <w:p w14:paraId="6F500C3F" w14:textId="0A9B3D31" w:rsidR="002F72AF" w:rsidRPr="00C05F76" w:rsidRDefault="009B479F" w:rsidP="002F72AF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0.0457)</w:t>
            </w:r>
          </w:p>
        </w:tc>
        <w:tc>
          <w:tcPr>
            <w:tcW w:w="1718" w:type="dxa"/>
          </w:tcPr>
          <w:p w14:paraId="6CF2BD80" w14:textId="6ECA399D" w:rsidR="002F72AF" w:rsidRPr="00C05F76" w:rsidRDefault="009B479F" w:rsidP="002F72AF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0.0452)</w:t>
            </w:r>
          </w:p>
        </w:tc>
        <w:tc>
          <w:tcPr>
            <w:tcW w:w="1703" w:type="dxa"/>
          </w:tcPr>
          <w:p w14:paraId="375CD801" w14:textId="1AC824FC" w:rsidR="002F72AF" w:rsidRPr="00C05F76" w:rsidRDefault="009B479F" w:rsidP="002F72AF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0.0452)</w:t>
            </w:r>
          </w:p>
        </w:tc>
      </w:tr>
      <w:tr w:rsidR="002F72AF" w:rsidRPr="008F01EB" w14:paraId="73A95610" w14:textId="77777777" w:rsidTr="00003C6B">
        <w:trPr>
          <w:tblCellSpacing w:w="15" w:type="dxa"/>
        </w:trPr>
        <w:tc>
          <w:tcPr>
            <w:tcW w:w="3783" w:type="dxa"/>
            <w:vAlign w:val="center"/>
          </w:tcPr>
          <w:p w14:paraId="44CE564D" w14:textId="0D94FDFC" w:rsidR="002F72AF" w:rsidRPr="008F01EB" w:rsidRDefault="002F72AF" w:rsidP="002F72AF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Country level</w:t>
            </w:r>
          </w:p>
        </w:tc>
        <w:tc>
          <w:tcPr>
            <w:tcW w:w="1718" w:type="dxa"/>
          </w:tcPr>
          <w:p w14:paraId="3AD19C6B" w14:textId="20BB1114" w:rsidR="002F72AF" w:rsidRPr="00C05F76" w:rsidRDefault="009B479F" w:rsidP="002F72AF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765</w:t>
            </w:r>
          </w:p>
        </w:tc>
        <w:tc>
          <w:tcPr>
            <w:tcW w:w="1718" w:type="dxa"/>
          </w:tcPr>
          <w:p w14:paraId="166A838C" w14:textId="16793447" w:rsidR="002F72AF" w:rsidRPr="00C05F76" w:rsidRDefault="009B479F" w:rsidP="002F72AF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707</w:t>
            </w:r>
          </w:p>
        </w:tc>
        <w:tc>
          <w:tcPr>
            <w:tcW w:w="1703" w:type="dxa"/>
          </w:tcPr>
          <w:p w14:paraId="0F456110" w14:textId="2DF973A3" w:rsidR="002F72AF" w:rsidRPr="00C05F76" w:rsidRDefault="009B479F" w:rsidP="002F72AF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656</w:t>
            </w:r>
          </w:p>
        </w:tc>
      </w:tr>
      <w:tr w:rsidR="002F72AF" w:rsidRPr="008F01EB" w14:paraId="798BC090" w14:textId="77777777" w:rsidTr="00634FFB">
        <w:trPr>
          <w:tblCellSpacing w:w="15" w:type="dxa"/>
        </w:trPr>
        <w:tc>
          <w:tcPr>
            <w:tcW w:w="3783" w:type="dxa"/>
            <w:tcBorders>
              <w:bottom w:val="single" w:sz="4" w:space="0" w:color="auto"/>
            </w:tcBorders>
            <w:vAlign w:val="center"/>
          </w:tcPr>
          <w:p w14:paraId="0A026967" w14:textId="77777777" w:rsidR="002F72AF" w:rsidRPr="008F01EB" w:rsidRDefault="002F72AF" w:rsidP="002F72AF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718" w:type="dxa"/>
            <w:tcBorders>
              <w:bottom w:val="single" w:sz="4" w:space="0" w:color="auto"/>
            </w:tcBorders>
          </w:tcPr>
          <w:p w14:paraId="19924FD7" w14:textId="72A6F8CF" w:rsidR="002F72AF" w:rsidRPr="00C05F76" w:rsidRDefault="009B479F" w:rsidP="002F72AF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0.0336)</w:t>
            </w:r>
          </w:p>
        </w:tc>
        <w:tc>
          <w:tcPr>
            <w:tcW w:w="1718" w:type="dxa"/>
            <w:tcBorders>
              <w:bottom w:val="single" w:sz="4" w:space="0" w:color="auto"/>
            </w:tcBorders>
          </w:tcPr>
          <w:p w14:paraId="1D0DA028" w14:textId="15912960" w:rsidR="002F72AF" w:rsidRPr="00C05F76" w:rsidRDefault="009B479F" w:rsidP="002F72AF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0.0317)</w:t>
            </w:r>
          </w:p>
        </w:tc>
        <w:tc>
          <w:tcPr>
            <w:tcW w:w="1703" w:type="dxa"/>
            <w:tcBorders>
              <w:bottom w:val="single" w:sz="4" w:space="0" w:color="auto"/>
            </w:tcBorders>
          </w:tcPr>
          <w:p w14:paraId="2EC5E916" w14:textId="64DAF12A" w:rsidR="002F72AF" w:rsidRPr="00C05F76" w:rsidRDefault="009B479F" w:rsidP="002F72AF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0.0335)</w:t>
            </w:r>
          </w:p>
        </w:tc>
      </w:tr>
      <w:tr w:rsidR="00634FFB" w:rsidRPr="008F01EB" w14:paraId="64139210" w14:textId="77777777" w:rsidTr="00634FFB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1A1FD24E" w14:textId="77777777" w:rsidR="00634FFB" w:rsidRPr="008F01EB" w:rsidRDefault="00634FFB" w:rsidP="00634FFB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Observations</w:t>
            </w:r>
          </w:p>
        </w:tc>
        <w:tc>
          <w:tcPr>
            <w:tcW w:w="1718" w:type="dxa"/>
            <w:hideMark/>
          </w:tcPr>
          <w:p w14:paraId="51D3A86B" w14:textId="4FC80531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956</w:t>
            </w:r>
          </w:p>
        </w:tc>
        <w:tc>
          <w:tcPr>
            <w:tcW w:w="1718" w:type="dxa"/>
            <w:hideMark/>
          </w:tcPr>
          <w:p w14:paraId="3FF0DF8C" w14:textId="7B83DEFD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956</w:t>
            </w:r>
          </w:p>
        </w:tc>
        <w:tc>
          <w:tcPr>
            <w:tcW w:w="1703" w:type="dxa"/>
            <w:hideMark/>
          </w:tcPr>
          <w:p w14:paraId="16BCCD10" w14:textId="016E094A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621</w:t>
            </w:r>
          </w:p>
        </w:tc>
      </w:tr>
      <w:tr w:rsidR="00634FFB" w:rsidRPr="008F01EB" w14:paraId="4201F2CB" w14:textId="77777777" w:rsidTr="00634FFB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5DD752F1" w14:textId="77777777" w:rsidR="00634FFB" w:rsidRPr="008F01EB" w:rsidRDefault="00634FFB" w:rsidP="00634FFB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Log Likelihood</w:t>
            </w:r>
          </w:p>
        </w:tc>
        <w:tc>
          <w:tcPr>
            <w:tcW w:w="1718" w:type="dxa"/>
            <w:hideMark/>
          </w:tcPr>
          <w:p w14:paraId="2895CD4E" w14:textId="7F9CD861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-1173.4970</w:t>
            </w:r>
          </w:p>
        </w:tc>
        <w:tc>
          <w:tcPr>
            <w:tcW w:w="1718" w:type="dxa"/>
            <w:hideMark/>
          </w:tcPr>
          <w:p w14:paraId="15F1F671" w14:textId="2F968349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-1168.9670</w:t>
            </w:r>
          </w:p>
        </w:tc>
        <w:tc>
          <w:tcPr>
            <w:tcW w:w="1703" w:type="dxa"/>
            <w:hideMark/>
          </w:tcPr>
          <w:p w14:paraId="7E87FD00" w14:textId="315D121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-722.2199</w:t>
            </w:r>
          </w:p>
        </w:tc>
      </w:tr>
      <w:tr w:rsidR="00634FFB" w:rsidRPr="008F01EB" w14:paraId="4F7D558A" w14:textId="77777777" w:rsidTr="00634FFB">
        <w:trPr>
          <w:tblCellSpacing w:w="15" w:type="dxa"/>
        </w:trPr>
        <w:tc>
          <w:tcPr>
            <w:tcW w:w="3783" w:type="dxa"/>
            <w:vAlign w:val="center"/>
            <w:hideMark/>
          </w:tcPr>
          <w:p w14:paraId="5FCC3115" w14:textId="77777777" w:rsidR="00634FFB" w:rsidRPr="008F01EB" w:rsidRDefault="00634FFB" w:rsidP="00634FFB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Akaike Inf. Crit.</w:t>
            </w:r>
          </w:p>
        </w:tc>
        <w:tc>
          <w:tcPr>
            <w:tcW w:w="1718" w:type="dxa"/>
            <w:hideMark/>
          </w:tcPr>
          <w:p w14:paraId="3783DC94" w14:textId="2FD8E317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2354.9941</w:t>
            </w:r>
          </w:p>
        </w:tc>
        <w:tc>
          <w:tcPr>
            <w:tcW w:w="1718" w:type="dxa"/>
            <w:hideMark/>
          </w:tcPr>
          <w:p w14:paraId="58B1ED76" w14:textId="667D059D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2349.9340</w:t>
            </w:r>
          </w:p>
        </w:tc>
        <w:tc>
          <w:tcPr>
            <w:tcW w:w="1703" w:type="dxa"/>
            <w:hideMark/>
          </w:tcPr>
          <w:p w14:paraId="3CEF9D96" w14:textId="60AF8B51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1472.4399</w:t>
            </w:r>
          </w:p>
        </w:tc>
      </w:tr>
      <w:tr w:rsidR="00634FFB" w:rsidRPr="008F01EB" w14:paraId="20309A6E" w14:textId="77777777" w:rsidTr="00634FFB">
        <w:trPr>
          <w:tblCellSpacing w:w="15" w:type="dxa"/>
        </w:trPr>
        <w:tc>
          <w:tcPr>
            <w:tcW w:w="3783" w:type="dxa"/>
            <w:tcBorders>
              <w:bottom w:val="single" w:sz="4" w:space="0" w:color="auto"/>
            </w:tcBorders>
            <w:vAlign w:val="center"/>
            <w:hideMark/>
          </w:tcPr>
          <w:p w14:paraId="16476501" w14:textId="77777777" w:rsidR="00634FFB" w:rsidRPr="008F01EB" w:rsidRDefault="00634FFB" w:rsidP="00634FFB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Bayesian Inf. Crit.</w:t>
            </w:r>
          </w:p>
        </w:tc>
        <w:tc>
          <w:tcPr>
            <w:tcW w:w="1718" w:type="dxa"/>
            <w:tcBorders>
              <w:bottom w:val="single" w:sz="4" w:space="0" w:color="auto"/>
            </w:tcBorders>
            <w:hideMark/>
          </w:tcPr>
          <w:p w14:paraId="4BFA90FC" w14:textId="63EF2E8F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2374.4451</w:t>
            </w:r>
          </w:p>
        </w:tc>
        <w:tc>
          <w:tcPr>
            <w:tcW w:w="1718" w:type="dxa"/>
            <w:tcBorders>
              <w:bottom w:val="single" w:sz="4" w:space="0" w:color="auto"/>
            </w:tcBorders>
            <w:hideMark/>
          </w:tcPr>
          <w:p w14:paraId="6698E12C" w14:textId="6E25DACE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2379.1106</w:t>
            </w:r>
          </w:p>
        </w:tc>
        <w:tc>
          <w:tcPr>
            <w:tcW w:w="1703" w:type="dxa"/>
            <w:tcBorders>
              <w:bottom w:val="single" w:sz="4" w:space="0" w:color="auto"/>
            </w:tcBorders>
            <w:hideMark/>
          </w:tcPr>
          <w:p w14:paraId="120335B8" w14:textId="110D3B05" w:rsidR="00634FFB" w:rsidRPr="008F01EB" w:rsidRDefault="00634FFB" w:rsidP="00634F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5F76">
              <w:rPr>
                <w:rFonts w:ascii="Times New Roman" w:hAnsi="Times New Roman"/>
                <w:sz w:val="20"/>
                <w:szCs w:val="20"/>
              </w:rPr>
              <w:t>1534.4785</w:t>
            </w:r>
          </w:p>
        </w:tc>
      </w:tr>
    </w:tbl>
    <w:p w14:paraId="02A88D6D" w14:textId="77777777" w:rsidR="00075663" w:rsidRPr="00930731" w:rsidRDefault="00075663" w:rsidP="00075663">
      <w:pPr>
        <w:spacing w:after="0" w:line="240" w:lineRule="auto"/>
        <w:jc w:val="both"/>
        <w:rPr>
          <w:rFonts w:ascii="Times New Roman" w:hAnsi="Times New Roman"/>
          <w:sz w:val="20"/>
          <w:szCs w:val="20"/>
          <w:lang w:val="en-GB"/>
        </w:rPr>
      </w:pPr>
      <w:r w:rsidRPr="00734A9A">
        <w:rPr>
          <w:rFonts w:ascii="Times New Roman" w:hAnsi="Times New Roman"/>
          <w:i/>
          <w:sz w:val="20"/>
          <w:szCs w:val="20"/>
          <w:lang w:val="en-GB"/>
        </w:rPr>
        <w:t>Notes: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 </w:t>
      </w:r>
      <w:r>
        <w:rPr>
          <w:rFonts w:ascii="Times New Roman" w:hAnsi="Times New Roman"/>
          <w:sz w:val="20"/>
          <w:szCs w:val="20"/>
          <w:lang w:val="en-GB"/>
        </w:rPr>
        <w:t>Dependent variable: EU issue emphasis (log). Multilevel mixed-effects Tobit regression. Standard errors are given in parentheses</w:t>
      </w:r>
      <w:r w:rsidRPr="00734A9A">
        <w:rPr>
          <w:rFonts w:ascii="Times New Roman" w:hAnsi="Times New Roman"/>
          <w:sz w:val="20"/>
          <w:szCs w:val="20"/>
          <w:lang w:val="en-GB"/>
        </w:rPr>
        <w:t>. Significance level</w:t>
      </w:r>
      <w:r>
        <w:rPr>
          <w:rFonts w:ascii="Times New Roman" w:hAnsi="Times New Roman"/>
          <w:sz w:val="20"/>
          <w:szCs w:val="20"/>
          <w:lang w:val="en-GB"/>
        </w:rPr>
        <w:t>s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: </w:t>
      </w:r>
      <w:r>
        <w:rPr>
          <w:rFonts w:ascii="Times New Roman" w:hAnsi="Times New Roman"/>
          <w:sz w:val="20"/>
          <w:szCs w:val="20"/>
          <w:vertAlign w:val="superscript"/>
          <w:lang w:val="en-GB"/>
        </w:rPr>
        <w:t>+</w:t>
      </w:r>
      <w:r>
        <w:rPr>
          <w:rFonts w:ascii="Times New Roman" w:hAnsi="Times New Roman"/>
          <w:i/>
          <w:sz w:val="20"/>
          <w:szCs w:val="20"/>
          <w:lang w:val="en-GB"/>
        </w:rPr>
        <w:t>p</w:t>
      </w:r>
      <w:r>
        <w:rPr>
          <w:rFonts w:ascii="Times New Roman" w:hAnsi="Times New Roman"/>
          <w:sz w:val="20"/>
          <w:szCs w:val="20"/>
          <w:lang w:val="en-GB"/>
        </w:rPr>
        <w:t xml:space="preserve"> &lt; 0.10; </w:t>
      </w:r>
      <w:r w:rsidRPr="00734A9A">
        <w:rPr>
          <w:rFonts w:ascii="Times New Roman" w:hAnsi="Times New Roman"/>
          <w:sz w:val="20"/>
          <w:szCs w:val="20"/>
          <w:lang w:val="en-GB"/>
        </w:rPr>
        <w:t>*</w:t>
      </w:r>
      <w:r>
        <w:rPr>
          <w:rFonts w:ascii="Times New Roman" w:hAnsi="Times New Roman"/>
          <w:i/>
          <w:sz w:val="20"/>
          <w:szCs w:val="20"/>
          <w:lang w:val="en-GB"/>
        </w:rPr>
        <w:t>p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 &lt; 0.05</w:t>
      </w:r>
      <w:r>
        <w:rPr>
          <w:rFonts w:ascii="Times New Roman" w:hAnsi="Times New Roman"/>
          <w:sz w:val="20"/>
          <w:szCs w:val="20"/>
          <w:lang w:val="en-GB"/>
        </w:rPr>
        <w:t>;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 **</w:t>
      </w:r>
      <w:r>
        <w:rPr>
          <w:rFonts w:ascii="Times New Roman" w:hAnsi="Times New Roman"/>
          <w:i/>
          <w:sz w:val="20"/>
          <w:szCs w:val="20"/>
          <w:lang w:val="en-GB"/>
        </w:rPr>
        <w:t>p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 &lt; 0.01</w:t>
      </w:r>
      <w:r>
        <w:rPr>
          <w:rFonts w:ascii="Times New Roman" w:hAnsi="Times New Roman"/>
          <w:sz w:val="20"/>
          <w:szCs w:val="20"/>
          <w:lang w:val="en-GB"/>
        </w:rPr>
        <w:t xml:space="preserve">; </w:t>
      </w:r>
      <w:r w:rsidRPr="00734A9A">
        <w:rPr>
          <w:rFonts w:ascii="Times New Roman" w:hAnsi="Times New Roman"/>
          <w:sz w:val="20"/>
          <w:szCs w:val="20"/>
          <w:lang w:val="en-GB"/>
        </w:rPr>
        <w:t>***</w:t>
      </w:r>
      <w:r>
        <w:rPr>
          <w:rFonts w:ascii="Times New Roman" w:hAnsi="Times New Roman"/>
          <w:i/>
          <w:sz w:val="20"/>
          <w:szCs w:val="20"/>
          <w:lang w:val="en-GB"/>
        </w:rPr>
        <w:t>p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 &lt; 0.001.</w:t>
      </w:r>
    </w:p>
    <w:p w14:paraId="67C3A8EC" w14:textId="57CAD940" w:rsidR="00665067" w:rsidRDefault="00665067">
      <w:pPr>
        <w:spacing w:after="160" w:line="259" w:lineRule="auto"/>
      </w:pPr>
      <w:r>
        <w:br w:type="page"/>
      </w:r>
    </w:p>
    <w:p w14:paraId="580A8E69" w14:textId="74492263" w:rsidR="00665067" w:rsidRDefault="00665067" w:rsidP="00940A10">
      <w:pPr>
        <w:pStyle w:val="berschrift1"/>
      </w:pPr>
      <w:bookmarkStart w:id="9" w:name="_Toc98405103"/>
      <w:r>
        <w:lastRenderedPageBreak/>
        <w:t>Table S</w:t>
      </w:r>
      <w:r w:rsidR="00404917">
        <w:t>7</w:t>
      </w:r>
      <w:r>
        <w:t>: Robustness check (using absolute difference in days between national parliamentary elections and</w:t>
      </w:r>
      <w:r w:rsidR="00BF4A1F">
        <w:t xml:space="preserve"> the closest</w:t>
      </w:r>
      <w:r>
        <w:t xml:space="preserve"> EP elections)</w:t>
      </w:r>
      <w:bookmarkEnd w:id="9"/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969"/>
        <w:gridCol w:w="1701"/>
        <w:gridCol w:w="1701"/>
        <w:gridCol w:w="1701"/>
      </w:tblGrid>
      <w:tr w:rsidR="00665067" w:rsidRPr="008F01EB" w14:paraId="4A212EFD" w14:textId="77777777" w:rsidTr="005D1F78">
        <w:trPr>
          <w:tblCellSpacing w:w="15" w:type="dxa"/>
        </w:trPr>
        <w:tc>
          <w:tcPr>
            <w:tcW w:w="3924" w:type="dxa"/>
            <w:tcBorders>
              <w:top w:val="single" w:sz="4" w:space="0" w:color="auto"/>
            </w:tcBorders>
            <w:vAlign w:val="center"/>
            <w:hideMark/>
          </w:tcPr>
          <w:p w14:paraId="28064443" w14:textId="77777777" w:rsidR="00665067" w:rsidRPr="008F01EB" w:rsidRDefault="00665067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  <w:tcBorders>
              <w:top w:val="single" w:sz="4" w:space="0" w:color="auto"/>
            </w:tcBorders>
            <w:vAlign w:val="center"/>
            <w:hideMark/>
          </w:tcPr>
          <w:p w14:paraId="13758A52" w14:textId="77777777" w:rsidR="00665067" w:rsidRPr="008F01EB" w:rsidRDefault="00665067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Model 1</w:t>
            </w:r>
          </w:p>
        </w:tc>
        <w:tc>
          <w:tcPr>
            <w:tcW w:w="1671" w:type="dxa"/>
            <w:tcBorders>
              <w:top w:val="single" w:sz="4" w:space="0" w:color="auto"/>
            </w:tcBorders>
            <w:vAlign w:val="center"/>
            <w:hideMark/>
          </w:tcPr>
          <w:p w14:paraId="1F48264F" w14:textId="77777777" w:rsidR="00665067" w:rsidRPr="008F01EB" w:rsidRDefault="00665067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Model 2</w:t>
            </w:r>
          </w:p>
        </w:tc>
        <w:tc>
          <w:tcPr>
            <w:tcW w:w="1656" w:type="dxa"/>
            <w:tcBorders>
              <w:top w:val="single" w:sz="4" w:space="0" w:color="auto"/>
            </w:tcBorders>
            <w:vAlign w:val="center"/>
            <w:hideMark/>
          </w:tcPr>
          <w:p w14:paraId="2DF27938" w14:textId="77777777" w:rsidR="00665067" w:rsidRPr="008F01EB" w:rsidRDefault="00665067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Model 3</w:t>
            </w:r>
          </w:p>
        </w:tc>
      </w:tr>
      <w:tr w:rsidR="00665067" w:rsidRPr="008F01EB" w14:paraId="3088A2A6" w14:textId="77777777" w:rsidTr="005D1F78">
        <w:trPr>
          <w:tblCellSpacing w:w="15" w:type="dxa"/>
        </w:trPr>
        <w:tc>
          <w:tcPr>
            <w:tcW w:w="3924" w:type="dxa"/>
            <w:tcBorders>
              <w:top w:val="single" w:sz="4" w:space="0" w:color="auto"/>
            </w:tcBorders>
            <w:vAlign w:val="center"/>
          </w:tcPr>
          <w:p w14:paraId="76146AFC" w14:textId="77777777" w:rsidR="00665067" w:rsidRPr="005755F9" w:rsidRDefault="00665067" w:rsidP="002A0412">
            <w:pPr>
              <w:spacing w:after="0" w:line="240" w:lineRule="auto"/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</w:pPr>
            <w:r w:rsidRPr="005755F9"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  <w:t>Hypothesis 1:</w:t>
            </w:r>
          </w:p>
        </w:tc>
        <w:tc>
          <w:tcPr>
            <w:tcW w:w="1671" w:type="dxa"/>
            <w:tcBorders>
              <w:top w:val="single" w:sz="4" w:space="0" w:color="auto"/>
            </w:tcBorders>
            <w:vAlign w:val="center"/>
          </w:tcPr>
          <w:p w14:paraId="085945E7" w14:textId="77777777" w:rsidR="00665067" w:rsidRPr="008F01EB" w:rsidRDefault="00665067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  <w:tcBorders>
              <w:top w:val="single" w:sz="4" w:space="0" w:color="auto"/>
            </w:tcBorders>
            <w:vAlign w:val="center"/>
          </w:tcPr>
          <w:p w14:paraId="63DB683C" w14:textId="77777777" w:rsidR="00665067" w:rsidRPr="008F01EB" w:rsidRDefault="00665067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56" w:type="dxa"/>
            <w:tcBorders>
              <w:top w:val="single" w:sz="4" w:space="0" w:color="auto"/>
            </w:tcBorders>
            <w:vAlign w:val="center"/>
          </w:tcPr>
          <w:p w14:paraId="733AC446" w14:textId="77777777" w:rsidR="00665067" w:rsidRPr="008F01EB" w:rsidRDefault="00665067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</w:tr>
      <w:tr w:rsidR="00707335" w:rsidRPr="008F01EB" w14:paraId="0333F211" w14:textId="77777777" w:rsidTr="005D1F78">
        <w:trPr>
          <w:tblCellSpacing w:w="15" w:type="dxa"/>
        </w:trPr>
        <w:tc>
          <w:tcPr>
            <w:tcW w:w="3924" w:type="dxa"/>
            <w:vAlign w:val="center"/>
          </w:tcPr>
          <w:p w14:paraId="04D47F78" w14:textId="041446B8" w:rsidR="00707335" w:rsidRPr="008F01EB" w:rsidRDefault="00707335" w:rsidP="00707335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|Days between elections|</w:t>
            </w:r>
          </w:p>
        </w:tc>
        <w:tc>
          <w:tcPr>
            <w:tcW w:w="1671" w:type="dxa"/>
          </w:tcPr>
          <w:p w14:paraId="672AC4CE" w14:textId="0CD9B591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-0.0000</w:t>
            </w:r>
          </w:p>
        </w:tc>
        <w:tc>
          <w:tcPr>
            <w:tcW w:w="1671" w:type="dxa"/>
          </w:tcPr>
          <w:p w14:paraId="6ECD0519" w14:textId="710E0A9A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-0.0001</w:t>
            </w:r>
          </w:p>
        </w:tc>
        <w:tc>
          <w:tcPr>
            <w:tcW w:w="1656" w:type="dxa"/>
          </w:tcPr>
          <w:p w14:paraId="4A49905C" w14:textId="68A4CC1A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-0.0001</w:t>
            </w:r>
          </w:p>
        </w:tc>
      </w:tr>
      <w:tr w:rsidR="00707335" w:rsidRPr="008F01EB" w14:paraId="0DB02C1E" w14:textId="77777777" w:rsidTr="005D1F78">
        <w:trPr>
          <w:tblCellSpacing w:w="15" w:type="dxa"/>
        </w:trPr>
        <w:tc>
          <w:tcPr>
            <w:tcW w:w="3924" w:type="dxa"/>
            <w:vAlign w:val="center"/>
          </w:tcPr>
          <w:p w14:paraId="7ADA2514" w14:textId="77777777" w:rsidR="00707335" w:rsidRPr="008F01EB" w:rsidRDefault="00707335" w:rsidP="00707335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</w:tcPr>
          <w:p w14:paraId="1DCD653C" w14:textId="74D4EDB2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(0.0001)</w:t>
            </w:r>
          </w:p>
        </w:tc>
        <w:tc>
          <w:tcPr>
            <w:tcW w:w="1671" w:type="dxa"/>
          </w:tcPr>
          <w:p w14:paraId="6BB167AA" w14:textId="1DC80181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(0.0001)</w:t>
            </w:r>
          </w:p>
        </w:tc>
        <w:tc>
          <w:tcPr>
            <w:tcW w:w="1656" w:type="dxa"/>
          </w:tcPr>
          <w:p w14:paraId="0FE2DFCB" w14:textId="0195A211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(0.0002)</w:t>
            </w:r>
          </w:p>
        </w:tc>
      </w:tr>
      <w:tr w:rsidR="00665067" w:rsidRPr="008F01EB" w14:paraId="7305FF6C" w14:textId="77777777" w:rsidTr="005D1F78">
        <w:trPr>
          <w:tblCellSpacing w:w="15" w:type="dxa"/>
        </w:trPr>
        <w:tc>
          <w:tcPr>
            <w:tcW w:w="3924" w:type="dxa"/>
            <w:vAlign w:val="center"/>
          </w:tcPr>
          <w:p w14:paraId="3A99254F" w14:textId="77777777" w:rsidR="00665067" w:rsidRPr="005755F9" w:rsidRDefault="00665067" w:rsidP="002A0412">
            <w:pPr>
              <w:spacing w:after="0" w:line="240" w:lineRule="auto"/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  <w:t>Hypothesis 2:</w:t>
            </w:r>
          </w:p>
        </w:tc>
        <w:tc>
          <w:tcPr>
            <w:tcW w:w="1671" w:type="dxa"/>
          </w:tcPr>
          <w:p w14:paraId="20391A33" w14:textId="77777777" w:rsidR="00665067" w:rsidRPr="004059E6" w:rsidRDefault="00665067" w:rsidP="002A041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671" w:type="dxa"/>
          </w:tcPr>
          <w:p w14:paraId="49AEC97A" w14:textId="77777777" w:rsidR="00665067" w:rsidRPr="004059E6" w:rsidRDefault="00665067" w:rsidP="002A041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656" w:type="dxa"/>
          </w:tcPr>
          <w:p w14:paraId="51743AF1" w14:textId="77777777" w:rsidR="00665067" w:rsidRPr="004059E6" w:rsidRDefault="00665067" w:rsidP="002A041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707335" w:rsidRPr="008F01EB" w14:paraId="74FBA43A" w14:textId="77777777" w:rsidTr="005D1F78">
        <w:trPr>
          <w:tblCellSpacing w:w="15" w:type="dxa"/>
        </w:trPr>
        <w:tc>
          <w:tcPr>
            <w:tcW w:w="3924" w:type="dxa"/>
            <w:vAlign w:val="center"/>
            <w:hideMark/>
          </w:tcPr>
          <w:p w14:paraId="4824C433" w14:textId="77777777" w:rsidR="00707335" w:rsidRPr="008F01EB" w:rsidRDefault="00707335" w:rsidP="00707335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Eurosceptic party</w:t>
            </w:r>
          </w:p>
        </w:tc>
        <w:tc>
          <w:tcPr>
            <w:tcW w:w="1671" w:type="dxa"/>
            <w:hideMark/>
          </w:tcPr>
          <w:p w14:paraId="4587BD02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  <w:hideMark/>
          </w:tcPr>
          <w:p w14:paraId="036ABF76" w14:textId="45E48E6D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-0.2053</w:t>
            </w:r>
          </w:p>
        </w:tc>
        <w:tc>
          <w:tcPr>
            <w:tcW w:w="1656" w:type="dxa"/>
            <w:hideMark/>
          </w:tcPr>
          <w:p w14:paraId="313FBB27" w14:textId="57715D13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-0.0519</w:t>
            </w:r>
          </w:p>
        </w:tc>
      </w:tr>
      <w:tr w:rsidR="00707335" w:rsidRPr="008F01EB" w14:paraId="00A972EE" w14:textId="77777777" w:rsidTr="005D1F78">
        <w:trPr>
          <w:tblCellSpacing w:w="15" w:type="dxa"/>
        </w:trPr>
        <w:tc>
          <w:tcPr>
            <w:tcW w:w="3924" w:type="dxa"/>
            <w:vAlign w:val="center"/>
            <w:hideMark/>
          </w:tcPr>
          <w:p w14:paraId="74D835D6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  <w:hideMark/>
          </w:tcPr>
          <w:p w14:paraId="25963AD2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  <w:hideMark/>
          </w:tcPr>
          <w:p w14:paraId="0F5B494F" w14:textId="05048AE2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(0.1576)</w:t>
            </w:r>
          </w:p>
        </w:tc>
        <w:tc>
          <w:tcPr>
            <w:tcW w:w="1656" w:type="dxa"/>
            <w:hideMark/>
          </w:tcPr>
          <w:p w14:paraId="3C1805F6" w14:textId="259B7FB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(0.1916)</w:t>
            </w:r>
          </w:p>
        </w:tc>
      </w:tr>
      <w:tr w:rsidR="00707335" w:rsidRPr="008F01EB" w14:paraId="768BDDB1" w14:textId="77777777" w:rsidTr="005D1F78">
        <w:trPr>
          <w:tblCellSpacing w:w="15" w:type="dxa"/>
        </w:trPr>
        <w:tc>
          <w:tcPr>
            <w:tcW w:w="3924" w:type="dxa"/>
            <w:vAlign w:val="center"/>
            <w:hideMark/>
          </w:tcPr>
          <w:p w14:paraId="7FAACFA7" w14:textId="107634A7" w:rsidR="00707335" w:rsidRPr="008F01EB" w:rsidRDefault="005D1F78" w:rsidP="00707335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 xml:space="preserve">|Days between elections| </w:t>
            </w:r>
            <w:r w:rsidR="00707335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 xml:space="preserve">X </w:t>
            </w:r>
            <w:r w:rsidR="00707335"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Eurosceptic party</w:t>
            </w:r>
          </w:p>
        </w:tc>
        <w:tc>
          <w:tcPr>
            <w:tcW w:w="1671" w:type="dxa"/>
            <w:hideMark/>
          </w:tcPr>
          <w:p w14:paraId="56ED268A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  <w:hideMark/>
          </w:tcPr>
          <w:p w14:paraId="62EC5EA9" w14:textId="00842E6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0.0005</w:t>
            </w:r>
            <w:r w:rsidRPr="00C037D1">
              <w:rPr>
                <w:rFonts w:ascii="Times New Roman" w:hAnsi="Times New Roman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1656" w:type="dxa"/>
            <w:hideMark/>
          </w:tcPr>
          <w:p w14:paraId="20F87421" w14:textId="709C2196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0.0003</w:t>
            </w:r>
          </w:p>
        </w:tc>
      </w:tr>
      <w:tr w:rsidR="00707335" w:rsidRPr="008F01EB" w14:paraId="34BBD6F4" w14:textId="77777777" w:rsidTr="005D1F78">
        <w:trPr>
          <w:tblCellSpacing w:w="15" w:type="dxa"/>
        </w:trPr>
        <w:tc>
          <w:tcPr>
            <w:tcW w:w="3924" w:type="dxa"/>
            <w:vAlign w:val="center"/>
            <w:hideMark/>
          </w:tcPr>
          <w:p w14:paraId="6EC4C8FB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  <w:hideMark/>
          </w:tcPr>
          <w:p w14:paraId="0E5F44CA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  <w:hideMark/>
          </w:tcPr>
          <w:p w14:paraId="77DEB9BE" w14:textId="085EE1E5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(0.0003)</w:t>
            </w:r>
          </w:p>
        </w:tc>
        <w:tc>
          <w:tcPr>
            <w:tcW w:w="1656" w:type="dxa"/>
            <w:hideMark/>
          </w:tcPr>
          <w:p w14:paraId="3688AF5A" w14:textId="755A18AD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(0.0003)</w:t>
            </w:r>
          </w:p>
        </w:tc>
      </w:tr>
      <w:tr w:rsidR="00665067" w:rsidRPr="008F01EB" w14:paraId="0FE0F40B" w14:textId="77777777" w:rsidTr="005D1F78">
        <w:trPr>
          <w:tblCellSpacing w:w="15" w:type="dxa"/>
        </w:trPr>
        <w:tc>
          <w:tcPr>
            <w:tcW w:w="3924" w:type="dxa"/>
            <w:vAlign w:val="center"/>
          </w:tcPr>
          <w:p w14:paraId="25321E84" w14:textId="77777777" w:rsidR="00665067" w:rsidRPr="005755F9" w:rsidRDefault="00665067" w:rsidP="002A0412">
            <w:pPr>
              <w:spacing w:after="0" w:line="240" w:lineRule="auto"/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  <w:t>Control variables:</w:t>
            </w:r>
          </w:p>
        </w:tc>
        <w:tc>
          <w:tcPr>
            <w:tcW w:w="1671" w:type="dxa"/>
          </w:tcPr>
          <w:p w14:paraId="0EC9798F" w14:textId="77777777" w:rsidR="00665067" w:rsidRPr="008F01EB" w:rsidRDefault="00665067" w:rsidP="002A041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</w:tcPr>
          <w:p w14:paraId="624920FD" w14:textId="77777777" w:rsidR="00665067" w:rsidRPr="004059E6" w:rsidRDefault="00665067" w:rsidP="002A041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656" w:type="dxa"/>
          </w:tcPr>
          <w:p w14:paraId="2A837309" w14:textId="77777777" w:rsidR="00665067" w:rsidRPr="004059E6" w:rsidRDefault="00665067" w:rsidP="002A0412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707335" w:rsidRPr="008F01EB" w14:paraId="7AFCE580" w14:textId="77777777" w:rsidTr="005D1F78">
        <w:trPr>
          <w:tblCellSpacing w:w="15" w:type="dxa"/>
        </w:trPr>
        <w:tc>
          <w:tcPr>
            <w:tcW w:w="3924" w:type="dxa"/>
            <w:vAlign w:val="center"/>
            <w:hideMark/>
          </w:tcPr>
          <w:p w14:paraId="43FF0052" w14:textId="77777777" w:rsidR="00707335" w:rsidRPr="008F01EB" w:rsidRDefault="00707335" w:rsidP="00707335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Government party</w:t>
            </w:r>
          </w:p>
        </w:tc>
        <w:tc>
          <w:tcPr>
            <w:tcW w:w="1671" w:type="dxa"/>
            <w:hideMark/>
          </w:tcPr>
          <w:p w14:paraId="28BC17B7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  <w:hideMark/>
          </w:tcPr>
          <w:p w14:paraId="52E69DB9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56" w:type="dxa"/>
            <w:hideMark/>
          </w:tcPr>
          <w:p w14:paraId="743D9EAA" w14:textId="4E7E2EB1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0.0641</w:t>
            </w:r>
          </w:p>
        </w:tc>
      </w:tr>
      <w:tr w:rsidR="00707335" w:rsidRPr="008F01EB" w14:paraId="14A07266" w14:textId="77777777" w:rsidTr="005D1F78">
        <w:trPr>
          <w:tblCellSpacing w:w="15" w:type="dxa"/>
        </w:trPr>
        <w:tc>
          <w:tcPr>
            <w:tcW w:w="3924" w:type="dxa"/>
            <w:vAlign w:val="center"/>
            <w:hideMark/>
          </w:tcPr>
          <w:p w14:paraId="52FD688B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  <w:hideMark/>
          </w:tcPr>
          <w:p w14:paraId="5EA07EE0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  <w:hideMark/>
          </w:tcPr>
          <w:p w14:paraId="4E30442C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56" w:type="dxa"/>
            <w:hideMark/>
          </w:tcPr>
          <w:p w14:paraId="2CB41BEF" w14:textId="69C54A79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(0.0791)</w:t>
            </w:r>
          </w:p>
        </w:tc>
      </w:tr>
      <w:tr w:rsidR="00707335" w:rsidRPr="008F01EB" w14:paraId="3C121577" w14:textId="77777777" w:rsidTr="005D1F78">
        <w:trPr>
          <w:tblCellSpacing w:w="15" w:type="dxa"/>
        </w:trPr>
        <w:tc>
          <w:tcPr>
            <w:tcW w:w="3924" w:type="dxa"/>
            <w:vAlign w:val="center"/>
            <w:hideMark/>
          </w:tcPr>
          <w:p w14:paraId="6A516CF9" w14:textId="77777777" w:rsidR="00707335" w:rsidRPr="008F01EB" w:rsidRDefault="00707335" w:rsidP="00707335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CEE party</w:t>
            </w:r>
          </w:p>
        </w:tc>
        <w:tc>
          <w:tcPr>
            <w:tcW w:w="1671" w:type="dxa"/>
            <w:hideMark/>
          </w:tcPr>
          <w:p w14:paraId="50CE75F5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  <w:hideMark/>
          </w:tcPr>
          <w:p w14:paraId="1B900841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56" w:type="dxa"/>
            <w:hideMark/>
          </w:tcPr>
          <w:p w14:paraId="7F996DB1" w14:textId="7E2B283C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-0.3520</w:t>
            </w:r>
            <w:r w:rsidRPr="00C037D1">
              <w:rPr>
                <w:rFonts w:ascii="Times New Roman" w:hAnsi="Times New Roman"/>
                <w:sz w:val="20"/>
                <w:szCs w:val="20"/>
                <w:vertAlign w:val="superscript"/>
              </w:rPr>
              <w:t>+</w:t>
            </w:r>
          </w:p>
        </w:tc>
      </w:tr>
      <w:tr w:rsidR="00707335" w:rsidRPr="008F01EB" w14:paraId="150DAD57" w14:textId="77777777" w:rsidTr="005D1F78">
        <w:trPr>
          <w:tblCellSpacing w:w="15" w:type="dxa"/>
        </w:trPr>
        <w:tc>
          <w:tcPr>
            <w:tcW w:w="3924" w:type="dxa"/>
            <w:vAlign w:val="center"/>
            <w:hideMark/>
          </w:tcPr>
          <w:p w14:paraId="1CCE3AF1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  <w:hideMark/>
          </w:tcPr>
          <w:p w14:paraId="2EB7F8AF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  <w:hideMark/>
          </w:tcPr>
          <w:p w14:paraId="62CC0FD6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56" w:type="dxa"/>
            <w:hideMark/>
          </w:tcPr>
          <w:p w14:paraId="498882C5" w14:textId="7A78FC1F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(0.1830)</w:t>
            </w:r>
          </w:p>
        </w:tc>
      </w:tr>
      <w:tr w:rsidR="00707335" w:rsidRPr="008F01EB" w14:paraId="3E929F24" w14:textId="77777777" w:rsidTr="005D1F78">
        <w:trPr>
          <w:tblCellSpacing w:w="15" w:type="dxa"/>
        </w:trPr>
        <w:tc>
          <w:tcPr>
            <w:tcW w:w="3924" w:type="dxa"/>
            <w:vAlign w:val="center"/>
          </w:tcPr>
          <w:p w14:paraId="48BF9A0D" w14:textId="77777777" w:rsidR="00707335" w:rsidRPr="008F01EB" w:rsidRDefault="00707335" w:rsidP="00707335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Southern European party</w:t>
            </w:r>
          </w:p>
        </w:tc>
        <w:tc>
          <w:tcPr>
            <w:tcW w:w="1671" w:type="dxa"/>
          </w:tcPr>
          <w:p w14:paraId="7985CE71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</w:tcPr>
          <w:p w14:paraId="1D4DD092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56" w:type="dxa"/>
          </w:tcPr>
          <w:p w14:paraId="4D472CE8" w14:textId="0EFE0952" w:rsidR="00707335" w:rsidRPr="004059E6" w:rsidRDefault="00707335" w:rsidP="00707335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-0.1028</w:t>
            </w:r>
          </w:p>
        </w:tc>
      </w:tr>
      <w:tr w:rsidR="00707335" w:rsidRPr="008F01EB" w14:paraId="0718EA97" w14:textId="77777777" w:rsidTr="005D1F78">
        <w:trPr>
          <w:tblCellSpacing w:w="15" w:type="dxa"/>
        </w:trPr>
        <w:tc>
          <w:tcPr>
            <w:tcW w:w="3924" w:type="dxa"/>
            <w:vAlign w:val="center"/>
          </w:tcPr>
          <w:p w14:paraId="19F00045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</w:tcPr>
          <w:p w14:paraId="274728E4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</w:tcPr>
          <w:p w14:paraId="6FF873CA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56" w:type="dxa"/>
          </w:tcPr>
          <w:p w14:paraId="297EF8BB" w14:textId="3453FF89" w:rsidR="00707335" w:rsidRPr="004059E6" w:rsidRDefault="00707335" w:rsidP="00707335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(0.1642)</w:t>
            </w:r>
          </w:p>
        </w:tc>
      </w:tr>
      <w:tr w:rsidR="00707335" w:rsidRPr="008F01EB" w14:paraId="2DB4BFC7" w14:textId="77777777" w:rsidTr="005D1F78">
        <w:trPr>
          <w:tblCellSpacing w:w="15" w:type="dxa"/>
        </w:trPr>
        <w:tc>
          <w:tcPr>
            <w:tcW w:w="3924" w:type="dxa"/>
            <w:vAlign w:val="center"/>
          </w:tcPr>
          <w:p w14:paraId="61EC4F5C" w14:textId="77777777" w:rsidR="00707335" w:rsidRPr="008F01EB" w:rsidRDefault="00707335" w:rsidP="00707335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Concurrent elections</w:t>
            </w:r>
          </w:p>
        </w:tc>
        <w:tc>
          <w:tcPr>
            <w:tcW w:w="1671" w:type="dxa"/>
          </w:tcPr>
          <w:p w14:paraId="41AD7894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</w:tcPr>
          <w:p w14:paraId="36F79EC8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56" w:type="dxa"/>
          </w:tcPr>
          <w:p w14:paraId="54933067" w14:textId="45118425" w:rsidR="00707335" w:rsidRPr="004059E6" w:rsidRDefault="00707335" w:rsidP="00707335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-0.2812</w:t>
            </w:r>
            <w:r w:rsidRPr="00C037D1">
              <w:rPr>
                <w:rFonts w:ascii="Times New Roman" w:hAnsi="Times New Roman"/>
                <w:sz w:val="20"/>
                <w:szCs w:val="20"/>
                <w:vertAlign w:val="superscript"/>
              </w:rPr>
              <w:t>+</w:t>
            </w:r>
          </w:p>
        </w:tc>
      </w:tr>
      <w:tr w:rsidR="00707335" w:rsidRPr="008F01EB" w14:paraId="2D54ABF8" w14:textId="77777777" w:rsidTr="005D1F78">
        <w:trPr>
          <w:tblCellSpacing w:w="15" w:type="dxa"/>
        </w:trPr>
        <w:tc>
          <w:tcPr>
            <w:tcW w:w="3924" w:type="dxa"/>
            <w:vAlign w:val="center"/>
          </w:tcPr>
          <w:p w14:paraId="0A2DFF67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</w:tcPr>
          <w:p w14:paraId="21ABB82F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</w:tcPr>
          <w:p w14:paraId="53C5AB87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56" w:type="dxa"/>
          </w:tcPr>
          <w:p w14:paraId="61524CAE" w14:textId="51E78618" w:rsidR="00707335" w:rsidRPr="004059E6" w:rsidRDefault="00707335" w:rsidP="00707335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(0.1489)</w:t>
            </w:r>
          </w:p>
        </w:tc>
      </w:tr>
      <w:tr w:rsidR="00707335" w:rsidRPr="008F01EB" w14:paraId="27402C71" w14:textId="77777777" w:rsidTr="005D1F78">
        <w:trPr>
          <w:tblCellSpacing w:w="15" w:type="dxa"/>
        </w:trPr>
        <w:tc>
          <w:tcPr>
            <w:tcW w:w="3924" w:type="dxa"/>
            <w:vAlign w:val="center"/>
          </w:tcPr>
          <w:p w14:paraId="24560D21" w14:textId="77777777" w:rsidR="00707335" w:rsidRPr="008F01EB" w:rsidRDefault="00707335" w:rsidP="00707335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Pre-Maastricht</w:t>
            </w:r>
          </w:p>
        </w:tc>
        <w:tc>
          <w:tcPr>
            <w:tcW w:w="1671" w:type="dxa"/>
          </w:tcPr>
          <w:p w14:paraId="14428222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</w:tcPr>
          <w:p w14:paraId="56870F58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56" w:type="dxa"/>
          </w:tcPr>
          <w:p w14:paraId="16647744" w14:textId="18283AD7" w:rsidR="00707335" w:rsidRPr="004059E6" w:rsidRDefault="00707335" w:rsidP="00707335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-0.0119</w:t>
            </w:r>
          </w:p>
        </w:tc>
      </w:tr>
      <w:tr w:rsidR="00707335" w:rsidRPr="008F01EB" w14:paraId="3896DD08" w14:textId="77777777" w:rsidTr="005D1F78">
        <w:trPr>
          <w:tblCellSpacing w:w="15" w:type="dxa"/>
        </w:trPr>
        <w:tc>
          <w:tcPr>
            <w:tcW w:w="3924" w:type="dxa"/>
            <w:vAlign w:val="center"/>
          </w:tcPr>
          <w:p w14:paraId="63F5C27D" w14:textId="77777777" w:rsidR="00707335" w:rsidRPr="008F01EB" w:rsidRDefault="00707335" w:rsidP="00707335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</w:tcPr>
          <w:p w14:paraId="663334A3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</w:tcPr>
          <w:p w14:paraId="55773B63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56" w:type="dxa"/>
          </w:tcPr>
          <w:p w14:paraId="5A2E2D90" w14:textId="15D22DE6" w:rsidR="00707335" w:rsidRPr="004059E6" w:rsidRDefault="00707335" w:rsidP="00707335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(0.0952)</w:t>
            </w:r>
          </w:p>
        </w:tc>
      </w:tr>
      <w:tr w:rsidR="00707335" w:rsidRPr="008F01EB" w14:paraId="535948DD" w14:textId="77777777" w:rsidTr="005D1F78">
        <w:trPr>
          <w:tblCellSpacing w:w="15" w:type="dxa"/>
        </w:trPr>
        <w:tc>
          <w:tcPr>
            <w:tcW w:w="3924" w:type="dxa"/>
            <w:vAlign w:val="center"/>
          </w:tcPr>
          <w:p w14:paraId="0EAA4F14" w14:textId="77777777" w:rsidR="00707335" w:rsidRPr="008F01EB" w:rsidRDefault="00707335" w:rsidP="00707335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Euro crisis</w:t>
            </w:r>
          </w:p>
        </w:tc>
        <w:tc>
          <w:tcPr>
            <w:tcW w:w="1671" w:type="dxa"/>
          </w:tcPr>
          <w:p w14:paraId="36A87D92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</w:tcPr>
          <w:p w14:paraId="78E61291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56" w:type="dxa"/>
          </w:tcPr>
          <w:p w14:paraId="2D633E49" w14:textId="5D2CC8EE" w:rsidR="00707335" w:rsidRPr="004059E6" w:rsidRDefault="00707335" w:rsidP="00707335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-0.0019</w:t>
            </w:r>
          </w:p>
        </w:tc>
      </w:tr>
      <w:tr w:rsidR="00707335" w:rsidRPr="008F01EB" w14:paraId="50A4C79B" w14:textId="77777777" w:rsidTr="005D1F78">
        <w:trPr>
          <w:tblCellSpacing w:w="15" w:type="dxa"/>
        </w:trPr>
        <w:tc>
          <w:tcPr>
            <w:tcW w:w="3924" w:type="dxa"/>
            <w:vAlign w:val="center"/>
          </w:tcPr>
          <w:p w14:paraId="234D3807" w14:textId="77777777" w:rsidR="00707335" w:rsidRPr="008F01EB" w:rsidRDefault="00707335" w:rsidP="00707335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</w:tcPr>
          <w:p w14:paraId="646B340A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</w:tcPr>
          <w:p w14:paraId="7FB8591E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56" w:type="dxa"/>
          </w:tcPr>
          <w:p w14:paraId="5E3FCCE8" w14:textId="1F12F84B" w:rsidR="00707335" w:rsidRPr="004059E6" w:rsidRDefault="00707335" w:rsidP="00707335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(0.0872)</w:t>
            </w:r>
          </w:p>
        </w:tc>
      </w:tr>
      <w:tr w:rsidR="00707335" w:rsidRPr="008F01EB" w14:paraId="468412DD" w14:textId="77777777" w:rsidTr="005D1F78">
        <w:trPr>
          <w:tblCellSpacing w:w="15" w:type="dxa"/>
        </w:trPr>
        <w:tc>
          <w:tcPr>
            <w:tcW w:w="3924" w:type="dxa"/>
            <w:vAlign w:val="center"/>
          </w:tcPr>
          <w:p w14:paraId="5C8A71A7" w14:textId="77777777" w:rsidR="00707335" w:rsidRPr="008F01EB" w:rsidRDefault="00707335" w:rsidP="00707335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Left-right position</w:t>
            </w:r>
          </w:p>
        </w:tc>
        <w:tc>
          <w:tcPr>
            <w:tcW w:w="1671" w:type="dxa"/>
          </w:tcPr>
          <w:p w14:paraId="46370688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</w:tcPr>
          <w:p w14:paraId="48027AB4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56" w:type="dxa"/>
          </w:tcPr>
          <w:p w14:paraId="222A296E" w14:textId="727CB016" w:rsidR="00707335" w:rsidRPr="004059E6" w:rsidRDefault="00707335" w:rsidP="00707335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0.0017</w:t>
            </w:r>
          </w:p>
        </w:tc>
      </w:tr>
      <w:tr w:rsidR="00707335" w:rsidRPr="008F01EB" w14:paraId="0861A3A9" w14:textId="77777777" w:rsidTr="005D1F78">
        <w:trPr>
          <w:tblCellSpacing w:w="15" w:type="dxa"/>
        </w:trPr>
        <w:tc>
          <w:tcPr>
            <w:tcW w:w="3924" w:type="dxa"/>
            <w:vAlign w:val="center"/>
          </w:tcPr>
          <w:p w14:paraId="53D48113" w14:textId="77777777" w:rsidR="00707335" w:rsidRPr="008F01EB" w:rsidRDefault="00707335" w:rsidP="00707335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</w:tcPr>
          <w:p w14:paraId="1A68991C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</w:tcPr>
          <w:p w14:paraId="39C68D88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56" w:type="dxa"/>
          </w:tcPr>
          <w:p w14:paraId="11306364" w14:textId="1DA535E9" w:rsidR="00707335" w:rsidRPr="004059E6" w:rsidRDefault="00707335" w:rsidP="00707335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(0.0019)</w:t>
            </w:r>
          </w:p>
        </w:tc>
      </w:tr>
      <w:tr w:rsidR="00707335" w:rsidRPr="008F01EB" w14:paraId="237FAFA6" w14:textId="77777777" w:rsidTr="005D1F78">
        <w:trPr>
          <w:tblCellSpacing w:w="15" w:type="dxa"/>
        </w:trPr>
        <w:tc>
          <w:tcPr>
            <w:tcW w:w="3924" w:type="dxa"/>
            <w:vAlign w:val="center"/>
          </w:tcPr>
          <w:p w14:paraId="24D043F1" w14:textId="77777777" w:rsidR="00707335" w:rsidRPr="008F01EB" w:rsidRDefault="00707335" w:rsidP="00707335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vertAlign w:val="subscript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EU issue emphasis</w:t>
            </w:r>
            <w:r w:rsidRPr="008F01EB">
              <w:rPr>
                <w:rFonts w:ascii="Times New Roman" w:eastAsia="Times New Roman" w:hAnsi="Times New Roman"/>
                <w:sz w:val="20"/>
                <w:szCs w:val="20"/>
                <w:vertAlign w:val="subscript"/>
                <w:lang w:val="en-GB" w:eastAsia="de-DE"/>
              </w:rPr>
              <w:t>t-1</w:t>
            </w:r>
          </w:p>
        </w:tc>
        <w:tc>
          <w:tcPr>
            <w:tcW w:w="1671" w:type="dxa"/>
          </w:tcPr>
          <w:p w14:paraId="64CB3B35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</w:tcPr>
          <w:p w14:paraId="63AB451B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56" w:type="dxa"/>
          </w:tcPr>
          <w:p w14:paraId="3C870961" w14:textId="586705E3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0.0698</w:t>
            </w:r>
            <w:r w:rsidRPr="00C037D1">
              <w:rPr>
                <w:rFonts w:ascii="Times New Roman" w:hAnsi="Times New Roman"/>
                <w:sz w:val="20"/>
                <w:szCs w:val="20"/>
                <w:vertAlign w:val="superscript"/>
              </w:rPr>
              <w:t>***</w:t>
            </w:r>
          </w:p>
        </w:tc>
      </w:tr>
      <w:tr w:rsidR="00707335" w:rsidRPr="008F01EB" w14:paraId="387678DA" w14:textId="77777777" w:rsidTr="005D1F78">
        <w:trPr>
          <w:tblCellSpacing w:w="15" w:type="dxa"/>
        </w:trPr>
        <w:tc>
          <w:tcPr>
            <w:tcW w:w="3924" w:type="dxa"/>
            <w:vAlign w:val="center"/>
          </w:tcPr>
          <w:p w14:paraId="74822BDF" w14:textId="77777777" w:rsidR="00707335" w:rsidRPr="008F01EB" w:rsidRDefault="00707335" w:rsidP="00707335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</w:tcPr>
          <w:p w14:paraId="40DA0F89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</w:tcPr>
          <w:p w14:paraId="0892C8A0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56" w:type="dxa"/>
          </w:tcPr>
          <w:p w14:paraId="02274B0A" w14:textId="24985EA3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(0.0113)</w:t>
            </w:r>
          </w:p>
        </w:tc>
      </w:tr>
      <w:tr w:rsidR="00707335" w:rsidRPr="008F01EB" w14:paraId="324FDCC2" w14:textId="77777777" w:rsidTr="005D1F78">
        <w:trPr>
          <w:tblCellSpacing w:w="15" w:type="dxa"/>
        </w:trPr>
        <w:tc>
          <w:tcPr>
            <w:tcW w:w="3924" w:type="dxa"/>
            <w:vAlign w:val="center"/>
            <w:hideMark/>
          </w:tcPr>
          <w:p w14:paraId="34072235" w14:textId="77777777" w:rsidR="00707335" w:rsidRPr="008F01EB" w:rsidRDefault="00707335" w:rsidP="00707335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Constant</w:t>
            </w:r>
          </w:p>
        </w:tc>
        <w:tc>
          <w:tcPr>
            <w:tcW w:w="1671" w:type="dxa"/>
            <w:hideMark/>
          </w:tcPr>
          <w:p w14:paraId="10B82206" w14:textId="57BECB33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0.6139</w:t>
            </w:r>
            <w:r w:rsidRPr="00C037D1">
              <w:rPr>
                <w:rFonts w:ascii="Times New Roman" w:hAnsi="Times New Roman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1671" w:type="dxa"/>
            <w:hideMark/>
          </w:tcPr>
          <w:p w14:paraId="02FE00B2" w14:textId="363FBF08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0.6610</w:t>
            </w:r>
            <w:r w:rsidRPr="00C037D1">
              <w:rPr>
                <w:rFonts w:ascii="Times New Roman" w:hAnsi="Times New Roman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1656" w:type="dxa"/>
            <w:hideMark/>
          </w:tcPr>
          <w:p w14:paraId="656D6F33" w14:textId="2BFC7C81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0.6368</w:t>
            </w:r>
            <w:r w:rsidRPr="00C037D1">
              <w:rPr>
                <w:rFonts w:ascii="Times New Roman" w:hAnsi="Times New Roman"/>
                <w:sz w:val="20"/>
                <w:szCs w:val="20"/>
                <w:vertAlign w:val="superscript"/>
              </w:rPr>
              <w:t>***</w:t>
            </w:r>
          </w:p>
        </w:tc>
      </w:tr>
      <w:tr w:rsidR="00707335" w:rsidRPr="008F01EB" w14:paraId="2A7FD117" w14:textId="77777777" w:rsidTr="005D1F78">
        <w:trPr>
          <w:tblCellSpacing w:w="15" w:type="dxa"/>
        </w:trPr>
        <w:tc>
          <w:tcPr>
            <w:tcW w:w="3924" w:type="dxa"/>
            <w:tcBorders>
              <w:bottom w:val="single" w:sz="4" w:space="0" w:color="auto"/>
            </w:tcBorders>
            <w:vAlign w:val="center"/>
            <w:hideMark/>
          </w:tcPr>
          <w:p w14:paraId="3CD4D82B" w14:textId="77777777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  <w:tcBorders>
              <w:bottom w:val="single" w:sz="4" w:space="0" w:color="auto"/>
            </w:tcBorders>
            <w:hideMark/>
          </w:tcPr>
          <w:p w14:paraId="4C75AD5B" w14:textId="2D626C02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(0.0929)</w:t>
            </w:r>
          </w:p>
        </w:tc>
        <w:tc>
          <w:tcPr>
            <w:tcW w:w="1671" w:type="dxa"/>
            <w:tcBorders>
              <w:bottom w:val="single" w:sz="4" w:space="0" w:color="auto"/>
            </w:tcBorders>
            <w:hideMark/>
          </w:tcPr>
          <w:p w14:paraId="59885DB0" w14:textId="42764783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(0.0976)</w:t>
            </w:r>
          </w:p>
        </w:tc>
        <w:tc>
          <w:tcPr>
            <w:tcW w:w="1656" w:type="dxa"/>
            <w:tcBorders>
              <w:bottom w:val="single" w:sz="4" w:space="0" w:color="auto"/>
            </w:tcBorders>
            <w:hideMark/>
          </w:tcPr>
          <w:p w14:paraId="5F7F1CC6" w14:textId="42329E9C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(0.1472)</w:t>
            </w:r>
          </w:p>
        </w:tc>
      </w:tr>
      <w:tr w:rsidR="00D37596" w:rsidRPr="008F01EB" w14:paraId="72272F37" w14:textId="77777777" w:rsidTr="00074E88">
        <w:trPr>
          <w:tblCellSpacing w:w="15" w:type="dxa"/>
        </w:trPr>
        <w:tc>
          <w:tcPr>
            <w:tcW w:w="3924" w:type="dxa"/>
            <w:vAlign w:val="center"/>
          </w:tcPr>
          <w:p w14:paraId="51E6DCB3" w14:textId="63C69EBC" w:rsidR="00D37596" w:rsidRPr="008F01EB" w:rsidRDefault="00D37596" w:rsidP="00D3759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i/>
                <w:sz w:val="20"/>
                <w:szCs w:val="20"/>
                <w:lang w:val="en-GB" w:eastAsia="de-DE"/>
              </w:rPr>
              <w:t>Random effects:</w:t>
            </w:r>
          </w:p>
        </w:tc>
        <w:tc>
          <w:tcPr>
            <w:tcW w:w="1671" w:type="dxa"/>
          </w:tcPr>
          <w:p w14:paraId="20AD95A6" w14:textId="77777777" w:rsidR="00D37596" w:rsidRPr="00C037D1" w:rsidRDefault="00D37596" w:rsidP="00D3759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671" w:type="dxa"/>
          </w:tcPr>
          <w:p w14:paraId="3E52B3E2" w14:textId="77777777" w:rsidR="00D37596" w:rsidRPr="00C037D1" w:rsidRDefault="00D37596" w:rsidP="00D3759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656" w:type="dxa"/>
          </w:tcPr>
          <w:p w14:paraId="05CBAFE2" w14:textId="77777777" w:rsidR="00D37596" w:rsidRPr="00C037D1" w:rsidRDefault="00D37596" w:rsidP="00D3759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D37596" w:rsidRPr="008F01EB" w14:paraId="43A36890" w14:textId="77777777" w:rsidTr="00074E88">
        <w:trPr>
          <w:tblCellSpacing w:w="15" w:type="dxa"/>
        </w:trPr>
        <w:tc>
          <w:tcPr>
            <w:tcW w:w="3924" w:type="dxa"/>
            <w:vAlign w:val="center"/>
          </w:tcPr>
          <w:p w14:paraId="000B2241" w14:textId="55C470A1" w:rsidR="00D37596" w:rsidRPr="008F01EB" w:rsidRDefault="00D37596" w:rsidP="00D3759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Party manifesto level</w:t>
            </w:r>
          </w:p>
        </w:tc>
        <w:tc>
          <w:tcPr>
            <w:tcW w:w="1671" w:type="dxa"/>
          </w:tcPr>
          <w:p w14:paraId="462DC70B" w14:textId="67F01F17" w:rsidR="00D37596" w:rsidRPr="00C037D1" w:rsidRDefault="009F73D6" w:rsidP="00D3759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8026</w:t>
            </w:r>
          </w:p>
        </w:tc>
        <w:tc>
          <w:tcPr>
            <w:tcW w:w="1671" w:type="dxa"/>
          </w:tcPr>
          <w:p w14:paraId="6539CA03" w14:textId="2CBEC101" w:rsidR="00D37596" w:rsidRPr="00C037D1" w:rsidRDefault="009F73D6" w:rsidP="00D3759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7993</w:t>
            </w:r>
          </w:p>
        </w:tc>
        <w:tc>
          <w:tcPr>
            <w:tcW w:w="1656" w:type="dxa"/>
          </w:tcPr>
          <w:p w14:paraId="7507B478" w14:textId="3EA23BDF" w:rsidR="00D37596" w:rsidRPr="00C037D1" w:rsidRDefault="00ED1FF4" w:rsidP="00D3759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6606</w:t>
            </w:r>
          </w:p>
        </w:tc>
      </w:tr>
      <w:tr w:rsidR="00D37596" w:rsidRPr="008F01EB" w14:paraId="6C1856E1" w14:textId="77777777" w:rsidTr="00074E88">
        <w:trPr>
          <w:tblCellSpacing w:w="15" w:type="dxa"/>
        </w:trPr>
        <w:tc>
          <w:tcPr>
            <w:tcW w:w="3924" w:type="dxa"/>
            <w:vAlign w:val="center"/>
          </w:tcPr>
          <w:p w14:paraId="2CEB23FE" w14:textId="77777777" w:rsidR="00D37596" w:rsidRPr="008F01EB" w:rsidRDefault="00D37596" w:rsidP="00D3759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</w:tcPr>
          <w:p w14:paraId="53D08E88" w14:textId="7B4176A4" w:rsidR="00D37596" w:rsidRPr="00C037D1" w:rsidRDefault="009F73D6" w:rsidP="00D3759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0.0461)</w:t>
            </w:r>
          </w:p>
        </w:tc>
        <w:tc>
          <w:tcPr>
            <w:tcW w:w="1671" w:type="dxa"/>
          </w:tcPr>
          <w:p w14:paraId="02F8C749" w14:textId="7B207EE3" w:rsidR="00D37596" w:rsidRPr="00C037D1" w:rsidRDefault="009F73D6" w:rsidP="00D3759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0.0460)</w:t>
            </w:r>
          </w:p>
        </w:tc>
        <w:tc>
          <w:tcPr>
            <w:tcW w:w="1656" w:type="dxa"/>
          </w:tcPr>
          <w:p w14:paraId="1D01E0C3" w14:textId="3F5F1808" w:rsidR="00D37596" w:rsidRPr="00C037D1" w:rsidRDefault="00ED1FF4" w:rsidP="00D3759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0.0458)</w:t>
            </w:r>
          </w:p>
        </w:tc>
      </w:tr>
      <w:tr w:rsidR="00D37596" w:rsidRPr="008F01EB" w14:paraId="0F6CEBB8" w14:textId="77777777" w:rsidTr="00074E88">
        <w:trPr>
          <w:tblCellSpacing w:w="15" w:type="dxa"/>
        </w:trPr>
        <w:tc>
          <w:tcPr>
            <w:tcW w:w="3924" w:type="dxa"/>
            <w:vAlign w:val="center"/>
          </w:tcPr>
          <w:p w14:paraId="26DF0578" w14:textId="4EABB054" w:rsidR="00D37596" w:rsidRPr="008F01EB" w:rsidRDefault="00D37596" w:rsidP="00D3759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Country level</w:t>
            </w:r>
          </w:p>
        </w:tc>
        <w:tc>
          <w:tcPr>
            <w:tcW w:w="1671" w:type="dxa"/>
          </w:tcPr>
          <w:p w14:paraId="54E185D7" w14:textId="1C7C4938" w:rsidR="00D37596" w:rsidRPr="00C037D1" w:rsidRDefault="009F73D6" w:rsidP="00D3759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717</w:t>
            </w:r>
          </w:p>
        </w:tc>
        <w:tc>
          <w:tcPr>
            <w:tcW w:w="1671" w:type="dxa"/>
          </w:tcPr>
          <w:p w14:paraId="6AD85A40" w14:textId="76E32967" w:rsidR="00D37596" w:rsidRPr="00C037D1" w:rsidRDefault="009F73D6" w:rsidP="00D3759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666</w:t>
            </w:r>
          </w:p>
        </w:tc>
        <w:tc>
          <w:tcPr>
            <w:tcW w:w="1656" w:type="dxa"/>
          </w:tcPr>
          <w:p w14:paraId="090B3E97" w14:textId="15199876" w:rsidR="00D37596" w:rsidRPr="00C037D1" w:rsidRDefault="00ED1FF4" w:rsidP="00D3759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636</w:t>
            </w:r>
          </w:p>
        </w:tc>
      </w:tr>
      <w:tr w:rsidR="00D37596" w:rsidRPr="008F01EB" w14:paraId="503EE706" w14:textId="77777777" w:rsidTr="005D1F78">
        <w:trPr>
          <w:tblCellSpacing w:w="15" w:type="dxa"/>
        </w:trPr>
        <w:tc>
          <w:tcPr>
            <w:tcW w:w="3924" w:type="dxa"/>
            <w:tcBorders>
              <w:bottom w:val="single" w:sz="4" w:space="0" w:color="auto"/>
            </w:tcBorders>
            <w:vAlign w:val="center"/>
          </w:tcPr>
          <w:p w14:paraId="421FB9A1" w14:textId="77777777" w:rsidR="00D37596" w:rsidRPr="008F01EB" w:rsidRDefault="00D37596" w:rsidP="00D3759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</w:p>
        </w:tc>
        <w:tc>
          <w:tcPr>
            <w:tcW w:w="1671" w:type="dxa"/>
            <w:tcBorders>
              <w:bottom w:val="single" w:sz="4" w:space="0" w:color="auto"/>
            </w:tcBorders>
          </w:tcPr>
          <w:p w14:paraId="56212EE0" w14:textId="48A37376" w:rsidR="00D37596" w:rsidRPr="00C037D1" w:rsidRDefault="009F73D6" w:rsidP="00D3759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0.0324)</w:t>
            </w:r>
          </w:p>
        </w:tc>
        <w:tc>
          <w:tcPr>
            <w:tcW w:w="1671" w:type="dxa"/>
            <w:tcBorders>
              <w:bottom w:val="single" w:sz="4" w:space="0" w:color="auto"/>
            </w:tcBorders>
          </w:tcPr>
          <w:p w14:paraId="52103BF6" w14:textId="06DFF8FD" w:rsidR="00D37596" w:rsidRPr="00C037D1" w:rsidRDefault="009F73D6" w:rsidP="00D3759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0.0309)</w:t>
            </w:r>
          </w:p>
        </w:tc>
        <w:tc>
          <w:tcPr>
            <w:tcW w:w="1656" w:type="dxa"/>
            <w:tcBorders>
              <w:bottom w:val="single" w:sz="4" w:space="0" w:color="auto"/>
            </w:tcBorders>
          </w:tcPr>
          <w:p w14:paraId="53D93E7B" w14:textId="2C38280C" w:rsidR="00D37596" w:rsidRPr="00C037D1" w:rsidRDefault="00ED1FF4" w:rsidP="00D3759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0.0331)</w:t>
            </w:r>
          </w:p>
        </w:tc>
      </w:tr>
      <w:tr w:rsidR="00707335" w:rsidRPr="008F01EB" w14:paraId="0BFF7347" w14:textId="77777777" w:rsidTr="005D1F78">
        <w:trPr>
          <w:tblCellSpacing w:w="15" w:type="dxa"/>
        </w:trPr>
        <w:tc>
          <w:tcPr>
            <w:tcW w:w="3924" w:type="dxa"/>
            <w:vAlign w:val="center"/>
            <w:hideMark/>
          </w:tcPr>
          <w:p w14:paraId="04852E2F" w14:textId="77777777" w:rsidR="00707335" w:rsidRPr="008F01EB" w:rsidRDefault="00707335" w:rsidP="00707335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Observations</w:t>
            </w:r>
          </w:p>
        </w:tc>
        <w:tc>
          <w:tcPr>
            <w:tcW w:w="1671" w:type="dxa"/>
            <w:hideMark/>
          </w:tcPr>
          <w:p w14:paraId="044977DA" w14:textId="3290DCC4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956</w:t>
            </w:r>
          </w:p>
        </w:tc>
        <w:tc>
          <w:tcPr>
            <w:tcW w:w="1671" w:type="dxa"/>
            <w:hideMark/>
          </w:tcPr>
          <w:p w14:paraId="11879135" w14:textId="05FE7FF3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956</w:t>
            </w:r>
          </w:p>
        </w:tc>
        <w:tc>
          <w:tcPr>
            <w:tcW w:w="1656" w:type="dxa"/>
            <w:hideMark/>
          </w:tcPr>
          <w:p w14:paraId="18DA5BC6" w14:textId="21C6E80F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621</w:t>
            </w:r>
          </w:p>
        </w:tc>
      </w:tr>
      <w:tr w:rsidR="00707335" w:rsidRPr="008F01EB" w14:paraId="62908834" w14:textId="77777777" w:rsidTr="005D1F78">
        <w:trPr>
          <w:tblCellSpacing w:w="15" w:type="dxa"/>
        </w:trPr>
        <w:tc>
          <w:tcPr>
            <w:tcW w:w="3924" w:type="dxa"/>
            <w:vAlign w:val="center"/>
            <w:hideMark/>
          </w:tcPr>
          <w:p w14:paraId="61F6350C" w14:textId="77777777" w:rsidR="00707335" w:rsidRPr="008F01EB" w:rsidRDefault="00707335" w:rsidP="00707335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Log Likelihood</w:t>
            </w:r>
          </w:p>
        </w:tc>
        <w:tc>
          <w:tcPr>
            <w:tcW w:w="1671" w:type="dxa"/>
            <w:hideMark/>
          </w:tcPr>
          <w:p w14:paraId="3D5DE76C" w14:textId="14CBBC1A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-1177.0790</w:t>
            </w:r>
          </w:p>
        </w:tc>
        <w:tc>
          <w:tcPr>
            <w:tcW w:w="1671" w:type="dxa"/>
            <w:hideMark/>
          </w:tcPr>
          <w:p w14:paraId="568400CF" w14:textId="67F76A00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-1175.1731</w:t>
            </w:r>
          </w:p>
        </w:tc>
        <w:tc>
          <w:tcPr>
            <w:tcW w:w="1656" w:type="dxa"/>
            <w:hideMark/>
          </w:tcPr>
          <w:p w14:paraId="211FF897" w14:textId="3A4119DE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-725.4954</w:t>
            </w:r>
          </w:p>
        </w:tc>
      </w:tr>
      <w:tr w:rsidR="00707335" w:rsidRPr="008F01EB" w14:paraId="17FDE4E5" w14:textId="77777777" w:rsidTr="005D1F78">
        <w:trPr>
          <w:tblCellSpacing w:w="15" w:type="dxa"/>
        </w:trPr>
        <w:tc>
          <w:tcPr>
            <w:tcW w:w="3924" w:type="dxa"/>
            <w:vAlign w:val="center"/>
            <w:hideMark/>
          </w:tcPr>
          <w:p w14:paraId="5DC61A71" w14:textId="77777777" w:rsidR="00707335" w:rsidRPr="008F01EB" w:rsidRDefault="00707335" w:rsidP="00707335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Akaike Inf. Crit.</w:t>
            </w:r>
          </w:p>
        </w:tc>
        <w:tc>
          <w:tcPr>
            <w:tcW w:w="1671" w:type="dxa"/>
            <w:hideMark/>
          </w:tcPr>
          <w:p w14:paraId="13F13BF1" w14:textId="5D371119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2362.1580</w:t>
            </w:r>
          </w:p>
        </w:tc>
        <w:tc>
          <w:tcPr>
            <w:tcW w:w="1671" w:type="dxa"/>
            <w:hideMark/>
          </w:tcPr>
          <w:p w14:paraId="28954CB1" w14:textId="6F70CACE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2362.3462</w:t>
            </w:r>
          </w:p>
        </w:tc>
        <w:tc>
          <w:tcPr>
            <w:tcW w:w="1656" w:type="dxa"/>
            <w:hideMark/>
          </w:tcPr>
          <w:p w14:paraId="02ABE85D" w14:textId="7810CB12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1478.9908</w:t>
            </w:r>
          </w:p>
        </w:tc>
      </w:tr>
      <w:tr w:rsidR="00707335" w:rsidRPr="008F01EB" w14:paraId="64C06587" w14:textId="77777777" w:rsidTr="005D1F78">
        <w:trPr>
          <w:tblCellSpacing w:w="15" w:type="dxa"/>
        </w:trPr>
        <w:tc>
          <w:tcPr>
            <w:tcW w:w="3924" w:type="dxa"/>
            <w:tcBorders>
              <w:bottom w:val="single" w:sz="4" w:space="0" w:color="auto"/>
            </w:tcBorders>
            <w:vAlign w:val="center"/>
            <w:hideMark/>
          </w:tcPr>
          <w:p w14:paraId="0242E603" w14:textId="77777777" w:rsidR="00707335" w:rsidRPr="008F01EB" w:rsidRDefault="00707335" w:rsidP="00707335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8F01EB"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  <w:t>Bayesian Inf. Crit.</w:t>
            </w:r>
          </w:p>
        </w:tc>
        <w:tc>
          <w:tcPr>
            <w:tcW w:w="1671" w:type="dxa"/>
            <w:tcBorders>
              <w:bottom w:val="single" w:sz="4" w:space="0" w:color="auto"/>
            </w:tcBorders>
            <w:hideMark/>
          </w:tcPr>
          <w:p w14:paraId="5B7EA9C6" w14:textId="60552603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2381.6090</w:t>
            </w:r>
          </w:p>
        </w:tc>
        <w:tc>
          <w:tcPr>
            <w:tcW w:w="1671" w:type="dxa"/>
            <w:tcBorders>
              <w:bottom w:val="single" w:sz="4" w:space="0" w:color="auto"/>
            </w:tcBorders>
            <w:hideMark/>
          </w:tcPr>
          <w:p w14:paraId="254402FA" w14:textId="463DDFB4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2391.5227</w:t>
            </w:r>
          </w:p>
        </w:tc>
        <w:tc>
          <w:tcPr>
            <w:tcW w:w="1656" w:type="dxa"/>
            <w:tcBorders>
              <w:bottom w:val="single" w:sz="4" w:space="0" w:color="auto"/>
            </w:tcBorders>
            <w:hideMark/>
          </w:tcPr>
          <w:p w14:paraId="3D32E678" w14:textId="19862B0B" w:rsidR="00707335" w:rsidRPr="008F01EB" w:rsidRDefault="00707335" w:rsidP="0070733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 w:eastAsia="de-DE"/>
              </w:rPr>
            </w:pPr>
            <w:r w:rsidRPr="00C037D1">
              <w:rPr>
                <w:rFonts w:ascii="Times New Roman" w:hAnsi="Times New Roman"/>
                <w:sz w:val="20"/>
                <w:szCs w:val="20"/>
              </w:rPr>
              <w:t>1541.0294</w:t>
            </w:r>
          </w:p>
        </w:tc>
      </w:tr>
    </w:tbl>
    <w:p w14:paraId="4403E760" w14:textId="77777777" w:rsidR="00665067" w:rsidRPr="00930731" w:rsidRDefault="00665067" w:rsidP="00665067">
      <w:pPr>
        <w:spacing w:after="0" w:line="240" w:lineRule="auto"/>
        <w:jc w:val="both"/>
        <w:rPr>
          <w:rFonts w:ascii="Times New Roman" w:hAnsi="Times New Roman"/>
          <w:sz w:val="20"/>
          <w:szCs w:val="20"/>
          <w:lang w:val="en-GB"/>
        </w:rPr>
      </w:pPr>
      <w:r w:rsidRPr="00734A9A">
        <w:rPr>
          <w:rFonts w:ascii="Times New Roman" w:hAnsi="Times New Roman"/>
          <w:i/>
          <w:sz w:val="20"/>
          <w:szCs w:val="20"/>
          <w:lang w:val="en-GB"/>
        </w:rPr>
        <w:t>Notes: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 </w:t>
      </w:r>
      <w:r>
        <w:rPr>
          <w:rFonts w:ascii="Times New Roman" w:hAnsi="Times New Roman"/>
          <w:sz w:val="20"/>
          <w:szCs w:val="20"/>
          <w:lang w:val="en-GB"/>
        </w:rPr>
        <w:t>Dependent variable: EU issue emphasis (log). Multilevel mixed-effects Tobit regression. Standard errors are given in parentheses</w:t>
      </w:r>
      <w:r w:rsidRPr="00734A9A">
        <w:rPr>
          <w:rFonts w:ascii="Times New Roman" w:hAnsi="Times New Roman"/>
          <w:sz w:val="20"/>
          <w:szCs w:val="20"/>
          <w:lang w:val="en-GB"/>
        </w:rPr>
        <w:t>. Significance level</w:t>
      </w:r>
      <w:r>
        <w:rPr>
          <w:rFonts w:ascii="Times New Roman" w:hAnsi="Times New Roman"/>
          <w:sz w:val="20"/>
          <w:szCs w:val="20"/>
          <w:lang w:val="en-GB"/>
        </w:rPr>
        <w:t>s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: </w:t>
      </w:r>
      <w:r>
        <w:rPr>
          <w:rFonts w:ascii="Times New Roman" w:hAnsi="Times New Roman"/>
          <w:sz w:val="20"/>
          <w:szCs w:val="20"/>
          <w:vertAlign w:val="superscript"/>
          <w:lang w:val="en-GB"/>
        </w:rPr>
        <w:t>+</w:t>
      </w:r>
      <w:r>
        <w:rPr>
          <w:rFonts w:ascii="Times New Roman" w:hAnsi="Times New Roman"/>
          <w:i/>
          <w:sz w:val="20"/>
          <w:szCs w:val="20"/>
          <w:lang w:val="en-GB"/>
        </w:rPr>
        <w:t>p</w:t>
      </w:r>
      <w:r>
        <w:rPr>
          <w:rFonts w:ascii="Times New Roman" w:hAnsi="Times New Roman"/>
          <w:sz w:val="20"/>
          <w:szCs w:val="20"/>
          <w:lang w:val="en-GB"/>
        </w:rPr>
        <w:t xml:space="preserve"> &lt; 0.10; </w:t>
      </w:r>
      <w:r w:rsidRPr="00734A9A">
        <w:rPr>
          <w:rFonts w:ascii="Times New Roman" w:hAnsi="Times New Roman"/>
          <w:sz w:val="20"/>
          <w:szCs w:val="20"/>
          <w:lang w:val="en-GB"/>
        </w:rPr>
        <w:t>*</w:t>
      </w:r>
      <w:r>
        <w:rPr>
          <w:rFonts w:ascii="Times New Roman" w:hAnsi="Times New Roman"/>
          <w:i/>
          <w:sz w:val="20"/>
          <w:szCs w:val="20"/>
          <w:lang w:val="en-GB"/>
        </w:rPr>
        <w:t>p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 &lt; 0.05</w:t>
      </w:r>
      <w:r>
        <w:rPr>
          <w:rFonts w:ascii="Times New Roman" w:hAnsi="Times New Roman"/>
          <w:sz w:val="20"/>
          <w:szCs w:val="20"/>
          <w:lang w:val="en-GB"/>
        </w:rPr>
        <w:t>;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 **</w:t>
      </w:r>
      <w:r>
        <w:rPr>
          <w:rFonts w:ascii="Times New Roman" w:hAnsi="Times New Roman"/>
          <w:i/>
          <w:sz w:val="20"/>
          <w:szCs w:val="20"/>
          <w:lang w:val="en-GB"/>
        </w:rPr>
        <w:t>p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 &lt; 0.01</w:t>
      </w:r>
      <w:r>
        <w:rPr>
          <w:rFonts w:ascii="Times New Roman" w:hAnsi="Times New Roman"/>
          <w:sz w:val="20"/>
          <w:szCs w:val="20"/>
          <w:lang w:val="en-GB"/>
        </w:rPr>
        <w:t xml:space="preserve">; </w:t>
      </w:r>
      <w:r w:rsidRPr="00734A9A">
        <w:rPr>
          <w:rFonts w:ascii="Times New Roman" w:hAnsi="Times New Roman"/>
          <w:sz w:val="20"/>
          <w:szCs w:val="20"/>
          <w:lang w:val="en-GB"/>
        </w:rPr>
        <w:t>***</w:t>
      </w:r>
      <w:r>
        <w:rPr>
          <w:rFonts w:ascii="Times New Roman" w:hAnsi="Times New Roman"/>
          <w:i/>
          <w:sz w:val="20"/>
          <w:szCs w:val="20"/>
          <w:lang w:val="en-GB"/>
        </w:rPr>
        <w:t>p</w:t>
      </w:r>
      <w:r w:rsidRPr="00734A9A">
        <w:rPr>
          <w:rFonts w:ascii="Times New Roman" w:hAnsi="Times New Roman"/>
          <w:sz w:val="20"/>
          <w:szCs w:val="20"/>
          <w:lang w:val="en-GB"/>
        </w:rPr>
        <w:t xml:space="preserve"> &lt; 0.001.</w:t>
      </w:r>
    </w:p>
    <w:p w14:paraId="1BFD5946" w14:textId="41D668E3" w:rsidR="00BE655F" w:rsidRDefault="00BE655F">
      <w:pPr>
        <w:spacing w:after="160" w:line="259" w:lineRule="auto"/>
      </w:pPr>
      <w:r>
        <w:br w:type="page"/>
      </w:r>
    </w:p>
    <w:p w14:paraId="5982913F" w14:textId="5C7706AB" w:rsidR="00B75AF2" w:rsidRDefault="00BE655F" w:rsidP="00940A10">
      <w:pPr>
        <w:pStyle w:val="berschrift1"/>
      </w:pPr>
      <w:bookmarkStart w:id="10" w:name="_Toc98405104"/>
      <w:r w:rsidRPr="00BE655F">
        <w:lastRenderedPageBreak/>
        <w:t>References</w:t>
      </w:r>
      <w:bookmarkEnd w:id="10"/>
    </w:p>
    <w:p w14:paraId="5D47A975" w14:textId="7AD54F8C" w:rsidR="00BE655F" w:rsidRPr="00BE655F" w:rsidRDefault="00BE655F" w:rsidP="00940A10">
      <w:pPr>
        <w:pStyle w:val="Literaturverzeichnis"/>
        <w:rPr>
          <w:rFonts w:ascii="Times New Roman" w:hAnsi="Times New Roman"/>
          <w:b/>
          <w:sz w:val="20"/>
          <w:szCs w:val="20"/>
        </w:rPr>
      </w:pPr>
      <w:r>
        <w:rPr>
          <w:b/>
          <w:sz w:val="20"/>
          <w:szCs w:val="20"/>
        </w:rPr>
        <w:fldChar w:fldCharType="begin"/>
      </w:r>
      <w:r>
        <w:rPr>
          <w:b/>
          <w:sz w:val="20"/>
          <w:szCs w:val="20"/>
        </w:rPr>
        <w:instrText xml:space="preserve"> ADDIN ZOTERO_BIBL {"uncited":[],"omitted":[],"custom":[]} CSL_BIBLIOGRAPHY </w:instrText>
      </w:r>
      <w:r>
        <w:rPr>
          <w:b/>
          <w:sz w:val="20"/>
          <w:szCs w:val="20"/>
        </w:rPr>
        <w:fldChar w:fldCharType="separate"/>
      </w:r>
      <w:r w:rsidRPr="00BE655F">
        <w:rPr>
          <w:rFonts w:ascii="Times New Roman" w:hAnsi="Times New Roman"/>
          <w:sz w:val="20"/>
        </w:rPr>
        <w:t xml:space="preserve">Volkens, A., Krause, W., Lehmann, P., Matthieß, T., Merz, N., Regel, S., &amp; Weßels, B. (2019). </w:t>
      </w:r>
      <w:r w:rsidRPr="00BE655F">
        <w:rPr>
          <w:rFonts w:ascii="Times New Roman" w:hAnsi="Times New Roman"/>
          <w:i/>
          <w:iCs/>
          <w:sz w:val="20"/>
        </w:rPr>
        <w:t>The Manifesto Data Collection. Manifesto Project (MRG/CMP/MARPOR). Version 2019b.</w:t>
      </w:r>
      <w:r w:rsidRPr="00BE655F">
        <w:rPr>
          <w:rFonts w:ascii="Times New Roman" w:hAnsi="Times New Roman"/>
          <w:sz w:val="20"/>
        </w:rPr>
        <w:t xml:space="preserve"> Wissenschaftszentrum Berlin für Sozialforschung (WZB).</w:t>
      </w:r>
      <w:r>
        <w:rPr>
          <w:rFonts w:ascii="Times New Roman" w:hAnsi="Times New Roman"/>
          <w:b/>
          <w:sz w:val="20"/>
          <w:szCs w:val="20"/>
        </w:rPr>
        <w:fldChar w:fldCharType="end"/>
      </w:r>
    </w:p>
    <w:sectPr w:rsidR="00BE655F" w:rsidRPr="00BE655F">
      <w:footerReference w:type="default" r:id="rId9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88E358E" w14:textId="77777777" w:rsidR="005E2EB4" w:rsidRDefault="005E2EB4" w:rsidP="004C40E5">
      <w:pPr>
        <w:spacing w:after="0" w:line="240" w:lineRule="auto"/>
      </w:pPr>
      <w:r>
        <w:separator/>
      </w:r>
    </w:p>
  </w:endnote>
  <w:endnote w:type="continuationSeparator" w:id="0">
    <w:p w14:paraId="62F33227" w14:textId="77777777" w:rsidR="005E2EB4" w:rsidRDefault="005E2EB4" w:rsidP="004C40E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Times New Roman" w:hAnsi="Times New Roman"/>
        <w:sz w:val="24"/>
        <w:szCs w:val="24"/>
      </w:rPr>
      <w:id w:val="1868022798"/>
      <w:docPartObj>
        <w:docPartGallery w:val="Page Numbers (Bottom of Page)"/>
        <w:docPartUnique/>
      </w:docPartObj>
    </w:sdtPr>
    <w:sdtEndPr/>
    <w:sdtContent>
      <w:p w14:paraId="335A1548" w14:textId="55F232A5" w:rsidR="004C40E5" w:rsidRPr="004C40E5" w:rsidRDefault="004C40E5" w:rsidP="004C40E5">
        <w:pPr>
          <w:pStyle w:val="Fuzeile"/>
          <w:jc w:val="center"/>
          <w:rPr>
            <w:rFonts w:ascii="Times New Roman" w:hAnsi="Times New Roman"/>
            <w:sz w:val="24"/>
            <w:szCs w:val="24"/>
          </w:rPr>
        </w:pPr>
        <w:r w:rsidRPr="004C40E5">
          <w:rPr>
            <w:rFonts w:ascii="Times New Roman" w:hAnsi="Times New Roman"/>
            <w:sz w:val="24"/>
            <w:szCs w:val="24"/>
          </w:rPr>
          <w:fldChar w:fldCharType="begin"/>
        </w:r>
        <w:r w:rsidRPr="004C40E5">
          <w:rPr>
            <w:rFonts w:ascii="Times New Roman" w:hAnsi="Times New Roman"/>
            <w:sz w:val="24"/>
            <w:szCs w:val="24"/>
          </w:rPr>
          <w:instrText>PAGE   \* MERGEFORMAT</w:instrText>
        </w:r>
        <w:r w:rsidRPr="004C40E5">
          <w:rPr>
            <w:rFonts w:ascii="Times New Roman" w:hAnsi="Times New Roman"/>
            <w:sz w:val="24"/>
            <w:szCs w:val="24"/>
          </w:rPr>
          <w:fldChar w:fldCharType="separate"/>
        </w:r>
        <w:r w:rsidRPr="004C40E5">
          <w:rPr>
            <w:rFonts w:ascii="Times New Roman" w:hAnsi="Times New Roman"/>
            <w:sz w:val="24"/>
            <w:szCs w:val="24"/>
            <w:lang w:val="de-DE"/>
          </w:rPr>
          <w:t>2</w:t>
        </w:r>
        <w:r w:rsidRPr="004C40E5">
          <w:rPr>
            <w:rFonts w:ascii="Times New Roman" w:hAnsi="Times New Roman"/>
            <w:sz w:val="24"/>
            <w:szCs w:val="24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4FB5749" w14:textId="77777777" w:rsidR="005E2EB4" w:rsidRDefault="005E2EB4" w:rsidP="004C40E5">
      <w:pPr>
        <w:spacing w:after="0" w:line="240" w:lineRule="auto"/>
      </w:pPr>
      <w:r>
        <w:separator/>
      </w:r>
    </w:p>
  </w:footnote>
  <w:footnote w:type="continuationSeparator" w:id="0">
    <w:p w14:paraId="4DD15AC9" w14:textId="77777777" w:rsidR="005E2EB4" w:rsidRDefault="005E2EB4" w:rsidP="004C40E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5663"/>
    <w:rsid w:val="00003C6B"/>
    <w:rsid w:val="00025D9A"/>
    <w:rsid w:val="00074E88"/>
    <w:rsid w:val="00075663"/>
    <w:rsid w:val="00094AA8"/>
    <w:rsid w:val="000C05E4"/>
    <w:rsid w:val="000F3BB0"/>
    <w:rsid w:val="00102FFA"/>
    <w:rsid w:val="00163761"/>
    <w:rsid w:val="001B44F2"/>
    <w:rsid w:val="002F72AF"/>
    <w:rsid w:val="002F76B5"/>
    <w:rsid w:val="00321636"/>
    <w:rsid w:val="003A015E"/>
    <w:rsid w:val="003C1CD7"/>
    <w:rsid w:val="003D5E40"/>
    <w:rsid w:val="003E6712"/>
    <w:rsid w:val="00404917"/>
    <w:rsid w:val="0041556C"/>
    <w:rsid w:val="004651A3"/>
    <w:rsid w:val="00487342"/>
    <w:rsid w:val="004A3C29"/>
    <w:rsid w:val="004B5C05"/>
    <w:rsid w:val="004C40E5"/>
    <w:rsid w:val="004F4800"/>
    <w:rsid w:val="00544CA4"/>
    <w:rsid w:val="005450B9"/>
    <w:rsid w:val="005B3E65"/>
    <w:rsid w:val="005D1F78"/>
    <w:rsid w:val="005E2EB4"/>
    <w:rsid w:val="005E7B1C"/>
    <w:rsid w:val="005F17B0"/>
    <w:rsid w:val="00604718"/>
    <w:rsid w:val="00627E0B"/>
    <w:rsid w:val="00634FFB"/>
    <w:rsid w:val="00665067"/>
    <w:rsid w:val="00671DE2"/>
    <w:rsid w:val="00692239"/>
    <w:rsid w:val="006E0D42"/>
    <w:rsid w:val="00707200"/>
    <w:rsid w:val="00707335"/>
    <w:rsid w:val="00726AE8"/>
    <w:rsid w:val="00741086"/>
    <w:rsid w:val="00753A96"/>
    <w:rsid w:val="0079658A"/>
    <w:rsid w:val="007E7538"/>
    <w:rsid w:val="007F4F90"/>
    <w:rsid w:val="00846489"/>
    <w:rsid w:val="00876121"/>
    <w:rsid w:val="008E7334"/>
    <w:rsid w:val="008F5F8C"/>
    <w:rsid w:val="00940A10"/>
    <w:rsid w:val="0096538D"/>
    <w:rsid w:val="009B479F"/>
    <w:rsid w:val="009E38C1"/>
    <w:rsid w:val="009E4EBE"/>
    <w:rsid w:val="009F73D6"/>
    <w:rsid w:val="00A01D4E"/>
    <w:rsid w:val="00A07955"/>
    <w:rsid w:val="00A21989"/>
    <w:rsid w:val="00A3106A"/>
    <w:rsid w:val="00A377CB"/>
    <w:rsid w:val="00AB0322"/>
    <w:rsid w:val="00AC5337"/>
    <w:rsid w:val="00B57D8F"/>
    <w:rsid w:val="00B70940"/>
    <w:rsid w:val="00BB6341"/>
    <w:rsid w:val="00BE655F"/>
    <w:rsid w:val="00BF4A1F"/>
    <w:rsid w:val="00BF5DE7"/>
    <w:rsid w:val="00C52111"/>
    <w:rsid w:val="00C5238C"/>
    <w:rsid w:val="00C60FDF"/>
    <w:rsid w:val="00C869DE"/>
    <w:rsid w:val="00CB3B33"/>
    <w:rsid w:val="00CD55BA"/>
    <w:rsid w:val="00CD723D"/>
    <w:rsid w:val="00D1182A"/>
    <w:rsid w:val="00D13110"/>
    <w:rsid w:val="00D3126B"/>
    <w:rsid w:val="00D32A7F"/>
    <w:rsid w:val="00D37596"/>
    <w:rsid w:val="00D6022D"/>
    <w:rsid w:val="00DB32CA"/>
    <w:rsid w:val="00DF2B55"/>
    <w:rsid w:val="00E345C1"/>
    <w:rsid w:val="00E5032E"/>
    <w:rsid w:val="00E602AA"/>
    <w:rsid w:val="00ED1FF4"/>
    <w:rsid w:val="00EE61E5"/>
    <w:rsid w:val="00EE68E1"/>
    <w:rsid w:val="00F0685D"/>
    <w:rsid w:val="00F12608"/>
    <w:rsid w:val="00F32DA9"/>
    <w:rsid w:val="00F4225B"/>
    <w:rsid w:val="00F63513"/>
    <w:rsid w:val="00F812C2"/>
    <w:rsid w:val="00FA79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A071E96"/>
  <w15:chartTrackingRefBased/>
  <w15:docId w15:val="{BB34E248-9334-4C42-937B-C414195B24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75663"/>
    <w:pPr>
      <w:spacing w:after="200" w:line="276" w:lineRule="auto"/>
    </w:pPr>
    <w:rPr>
      <w:rFonts w:eastAsiaTheme="minorEastAsia" w:cs="Times New Roman"/>
      <w:lang w:val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940A10"/>
    <w:pPr>
      <w:spacing w:after="0" w:line="480" w:lineRule="auto"/>
      <w:jc w:val="both"/>
      <w:outlineLvl w:val="0"/>
    </w:pPr>
    <w:rPr>
      <w:rFonts w:ascii="Times New Roman" w:hAnsi="Times New Roman"/>
      <w:b/>
      <w:sz w:val="24"/>
      <w:szCs w:val="24"/>
      <w:lang w:val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teraturverzeichnis">
    <w:name w:val="Bibliography"/>
    <w:basedOn w:val="Standard"/>
    <w:next w:val="Standard"/>
    <w:uiPriority w:val="37"/>
    <w:unhideWhenUsed/>
    <w:rsid w:val="00075663"/>
    <w:pPr>
      <w:spacing w:after="0" w:line="480" w:lineRule="auto"/>
      <w:ind w:left="720" w:hanging="720"/>
    </w:pPr>
  </w:style>
  <w:style w:type="character" w:styleId="Kommentarzeichen">
    <w:name w:val="annotation reference"/>
    <w:basedOn w:val="Absatz-Standardschriftart"/>
    <w:uiPriority w:val="99"/>
    <w:semiHidden/>
    <w:unhideWhenUsed/>
    <w:rsid w:val="00F63513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F63513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F63513"/>
    <w:rPr>
      <w:rFonts w:eastAsiaTheme="minorEastAsia" w:cs="Times New Roman"/>
      <w:sz w:val="20"/>
      <w:szCs w:val="20"/>
      <w:lang w:val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F63513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F63513"/>
    <w:rPr>
      <w:rFonts w:eastAsiaTheme="minorEastAsia" w:cs="Times New Roman"/>
      <w:b/>
      <w:bCs/>
      <w:sz w:val="20"/>
      <w:szCs w:val="20"/>
      <w:lang w:val="en-US"/>
    </w:rPr>
  </w:style>
  <w:style w:type="table" w:styleId="Tabellenraster">
    <w:name w:val="Table Grid"/>
    <w:basedOn w:val="NormaleTabelle"/>
    <w:uiPriority w:val="39"/>
    <w:rsid w:val="00E5032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berschrift1Zchn">
    <w:name w:val="Überschrift 1 Zchn"/>
    <w:basedOn w:val="Absatz-Standardschriftart"/>
    <w:link w:val="berschrift1"/>
    <w:uiPriority w:val="9"/>
    <w:rsid w:val="00940A10"/>
    <w:rPr>
      <w:rFonts w:ascii="Times New Roman" w:eastAsiaTheme="minorEastAsia" w:hAnsi="Times New Roman" w:cs="Times New Roman"/>
      <w:b/>
      <w:sz w:val="24"/>
      <w:szCs w:val="24"/>
      <w:lang w:val="en-GB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940A10"/>
    <w:pPr>
      <w:keepNext/>
      <w:keepLines/>
      <w:spacing w:before="240" w:line="259" w:lineRule="auto"/>
      <w:jc w:val="left"/>
      <w:outlineLvl w:val="9"/>
    </w:pPr>
    <w:rPr>
      <w:rFonts w:asciiTheme="majorHAnsi" w:eastAsiaTheme="majorEastAsia" w:hAnsiTheme="majorHAnsi" w:cstheme="majorBidi"/>
      <w:b w:val="0"/>
      <w:color w:val="2F5496" w:themeColor="accent1" w:themeShade="BF"/>
      <w:sz w:val="32"/>
      <w:szCs w:val="32"/>
      <w:lang w:val="de-DE"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940A10"/>
    <w:pPr>
      <w:spacing w:after="100"/>
    </w:pPr>
  </w:style>
  <w:style w:type="character" w:styleId="Hyperlink">
    <w:name w:val="Hyperlink"/>
    <w:basedOn w:val="Absatz-Standardschriftart"/>
    <w:uiPriority w:val="99"/>
    <w:unhideWhenUsed/>
    <w:rsid w:val="00940A10"/>
    <w:rPr>
      <w:color w:val="0563C1" w:themeColor="hyperlink"/>
      <w:u w:val="single"/>
    </w:rPr>
  </w:style>
  <w:style w:type="paragraph" w:styleId="Kopfzeile">
    <w:name w:val="header"/>
    <w:basedOn w:val="Standard"/>
    <w:link w:val="KopfzeileZchn"/>
    <w:uiPriority w:val="99"/>
    <w:unhideWhenUsed/>
    <w:rsid w:val="004C40E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4C40E5"/>
    <w:rPr>
      <w:rFonts w:eastAsiaTheme="minorEastAsia" w:cs="Times New Roman"/>
      <w:lang w:val="en-US"/>
    </w:rPr>
  </w:style>
  <w:style w:type="paragraph" w:styleId="Fuzeile">
    <w:name w:val="footer"/>
    <w:basedOn w:val="Standard"/>
    <w:link w:val="FuzeileZchn"/>
    <w:uiPriority w:val="99"/>
    <w:unhideWhenUsed/>
    <w:rsid w:val="004C40E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4C40E5"/>
    <w:rPr>
      <w:rFonts w:eastAsiaTheme="minorEastAsia" w:cs="Times New Roma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B3C7188-0DD7-4821-827B-CB4F7A75C0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2748</Words>
  <Characters>17316</Characters>
  <Application>Microsoft Office Word</Application>
  <DocSecurity>0</DocSecurity>
  <Lines>144</Lines>
  <Paragraphs>4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 Gross</dc:creator>
  <cp:keywords/>
  <dc:description/>
  <cp:lastModifiedBy>Martin Gross</cp:lastModifiedBy>
  <cp:revision>81</cp:revision>
  <dcterms:created xsi:type="dcterms:W3CDTF">2021-11-24T13:30:00Z</dcterms:created>
  <dcterms:modified xsi:type="dcterms:W3CDTF">2022-03-17T15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3vWFpa1j"/&gt;&lt;style id="http://www.zotero.org/styles/apa" locale="en-GB" hasBibliography="1" bibliographyStyleHasBeenSet="1"/&gt;&lt;prefs&gt;&lt;pref name="fieldType" value="Field"/&gt;&lt;/prefs&gt;&lt;/data&gt;</vt:lpwstr>
  </property>
</Properties>
</file>